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0A79" w:rsidRDefault="00C40A79" w:rsidP="00C40A79">
      <w:pPr>
        <w:pStyle w:val="Heading1"/>
      </w:pPr>
      <w:r>
        <w:t>Accuracy of gene scores when pruning markers by linkage disequilibrium</w:t>
      </w:r>
    </w:p>
    <w:p w:rsidR="00C40A79" w:rsidRDefault="00C40A79">
      <w:r>
        <w:t>Frank Dudbridge (1</w:t>
      </w:r>
      <w:proofErr w:type="gramStart"/>
      <w:r>
        <w:t>,2,3</w:t>
      </w:r>
      <w:proofErr w:type="gramEnd"/>
      <w:r>
        <w:t>) and Paul</w:t>
      </w:r>
      <w:r w:rsidR="00635244">
        <w:t xml:space="preserve"> J.</w:t>
      </w:r>
      <w:r>
        <w:t xml:space="preserve"> </w:t>
      </w:r>
      <w:proofErr w:type="spellStart"/>
      <w:r>
        <w:t>Newcombe</w:t>
      </w:r>
      <w:proofErr w:type="spellEnd"/>
      <w:r>
        <w:t xml:space="preserve"> (2)</w:t>
      </w:r>
    </w:p>
    <w:p w:rsidR="00C40A79" w:rsidRDefault="00C40A79" w:rsidP="00C40A79">
      <w:pPr>
        <w:pStyle w:val="ListParagraph"/>
        <w:numPr>
          <w:ilvl w:val="0"/>
          <w:numId w:val="2"/>
        </w:numPr>
      </w:pPr>
      <w:r>
        <w:t>Dept Non-communicable Disease Epidemiology, London School of Hygiene and Tropical Medicine</w:t>
      </w:r>
    </w:p>
    <w:p w:rsidR="00C40A79" w:rsidRDefault="00C40A79" w:rsidP="00C40A79">
      <w:pPr>
        <w:pStyle w:val="ListParagraph"/>
        <w:numPr>
          <w:ilvl w:val="0"/>
          <w:numId w:val="2"/>
        </w:numPr>
      </w:pPr>
      <w:r>
        <w:t>MRC Biostatistics Unit</w:t>
      </w:r>
    </w:p>
    <w:p w:rsidR="00C40A79" w:rsidRDefault="00C40A79" w:rsidP="00C40A79">
      <w:pPr>
        <w:pStyle w:val="ListParagraph"/>
        <w:numPr>
          <w:ilvl w:val="0"/>
          <w:numId w:val="2"/>
        </w:numPr>
      </w:pPr>
      <w:r>
        <w:t>Dept Public Health and Primary Care, University of Cambridge</w:t>
      </w:r>
    </w:p>
    <w:p w:rsidR="00C40A79" w:rsidRDefault="00C40A79" w:rsidP="00C40A79"/>
    <w:p w:rsidR="00C40A79" w:rsidRDefault="00C40A79" w:rsidP="00C40A79">
      <w:pPr>
        <w:pStyle w:val="NoSpacing"/>
      </w:pPr>
      <w:r>
        <w:t>Address for correspondence:</w:t>
      </w:r>
    </w:p>
    <w:p w:rsidR="00C40A79" w:rsidRDefault="00C40A79" w:rsidP="00C40A79">
      <w:pPr>
        <w:pStyle w:val="NoSpacing"/>
      </w:pPr>
      <w:r>
        <w:t>Frank Dudbridge</w:t>
      </w:r>
    </w:p>
    <w:p w:rsidR="00C40A79" w:rsidRDefault="00C40A79" w:rsidP="00C40A79">
      <w:pPr>
        <w:pStyle w:val="NoSpacing"/>
      </w:pPr>
      <w:r>
        <w:t>Dept Non-communicable Disease Epidemiology</w:t>
      </w:r>
    </w:p>
    <w:p w:rsidR="00C40A79" w:rsidRDefault="00C40A79" w:rsidP="00C40A79">
      <w:pPr>
        <w:pStyle w:val="NoSpacing"/>
      </w:pPr>
      <w:r>
        <w:t>London School of Hygiene and Tropical Medicine</w:t>
      </w:r>
    </w:p>
    <w:p w:rsidR="00C40A79" w:rsidRDefault="00C40A79" w:rsidP="00C40A79">
      <w:pPr>
        <w:pStyle w:val="NoSpacing"/>
      </w:pPr>
      <w:r>
        <w:t>Keppel Street</w:t>
      </w:r>
    </w:p>
    <w:p w:rsidR="00C40A79" w:rsidRDefault="00C40A79" w:rsidP="00C40A79">
      <w:pPr>
        <w:pStyle w:val="NoSpacing"/>
      </w:pPr>
      <w:r>
        <w:t>London</w:t>
      </w:r>
    </w:p>
    <w:p w:rsidR="00C40A79" w:rsidRDefault="00C40A79" w:rsidP="00C40A79">
      <w:pPr>
        <w:pStyle w:val="NoSpacing"/>
      </w:pPr>
      <w:r>
        <w:t>WC1E 7HT</w:t>
      </w:r>
    </w:p>
    <w:p w:rsidR="001A1039" w:rsidRDefault="001A1039" w:rsidP="00C40A79">
      <w:pPr>
        <w:pStyle w:val="NoSpacing"/>
      </w:pPr>
      <w:r>
        <w:t>+44 20 7927 2025</w:t>
      </w:r>
    </w:p>
    <w:p w:rsidR="00C40A79" w:rsidRDefault="00242966" w:rsidP="00C40A79">
      <w:pPr>
        <w:pStyle w:val="NoSpacing"/>
      </w:pPr>
      <w:r w:rsidRPr="00242966">
        <w:t>frank.dudbridge@lshtm.ac.uk</w:t>
      </w:r>
    </w:p>
    <w:p w:rsidR="00242966" w:rsidRDefault="00242966" w:rsidP="00C40A79">
      <w:pPr>
        <w:pStyle w:val="NoSpacing"/>
      </w:pPr>
    </w:p>
    <w:p w:rsidR="00242966" w:rsidRDefault="00242966" w:rsidP="00C40A79">
      <w:pPr>
        <w:pStyle w:val="NoSpacing"/>
      </w:pPr>
      <w:r>
        <w:t xml:space="preserve">Running </w:t>
      </w:r>
      <w:r w:rsidR="006B7FB6">
        <w:t>head</w:t>
      </w:r>
      <w:r>
        <w:t>: Linkage disequilibrium pruning</w:t>
      </w:r>
    </w:p>
    <w:p w:rsidR="004B2FC2" w:rsidRDefault="004B2FC2" w:rsidP="00C40A79">
      <w:pPr>
        <w:pStyle w:val="NoSpacing"/>
      </w:pPr>
      <w:r>
        <w:t xml:space="preserve">Key words: Genomic prediction, polygenic risk score, </w:t>
      </w:r>
      <w:r w:rsidR="00725527">
        <w:t>genome-wide association study</w:t>
      </w:r>
    </w:p>
    <w:p w:rsidR="00C40A79" w:rsidRDefault="00CA3F0C" w:rsidP="00C40A79">
      <w:r>
        <w:br w:type="page"/>
      </w:r>
    </w:p>
    <w:p w:rsidR="001A1039" w:rsidRDefault="001A1039" w:rsidP="00EF6923">
      <w:pPr>
        <w:pStyle w:val="Heading2"/>
        <w:spacing w:line="480" w:lineRule="auto"/>
      </w:pPr>
      <w:r>
        <w:lastRenderedPageBreak/>
        <w:t>Abstract</w:t>
      </w:r>
    </w:p>
    <w:p w:rsidR="000352AB" w:rsidRDefault="000352AB" w:rsidP="00EF6923">
      <w:pPr>
        <w:spacing w:line="480" w:lineRule="auto"/>
      </w:pPr>
      <w:r>
        <w:t xml:space="preserve">Objective: Gene scores are </w:t>
      </w:r>
      <w:r w:rsidR="00CD17DA">
        <w:t>often</w:t>
      </w:r>
      <w:r>
        <w:t xml:space="preserve"> used to model the combined effects of genetic variants.  When variants are in linkage disequilibrium, it is common to prune all variants except the most strongly associated.  This avoids duplicating information, but discard</w:t>
      </w:r>
      <w:r w:rsidR="000804D0">
        <w:t>s</w:t>
      </w:r>
      <w:r>
        <w:t xml:space="preserve"> information when variants have independent effects.  </w:t>
      </w:r>
      <w:r w:rsidR="00CD17DA">
        <w:t>However, j</w:t>
      </w:r>
      <w:r>
        <w:t xml:space="preserve">oint modelling </w:t>
      </w:r>
      <w:r w:rsidR="00CD17DA">
        <w:t xml:space="preserve">of correlated variants </w:t>
      </w:r>
      <w:r>
        <w:t>increase</w:t>
      </w:r>
      <w:r w:rsidR="006D1A40">
        <w:t>s</w:t>
      </w:r>
      <w:r>
        <w:t xml:space="preserve"> the sampling error in </w:t>
      </w:r>
      <w:r w:rsidR="000804D0">
        <w:t>the gene score</w:t>
      </w:r>
      <w:r>
        <w:t xml:space="preserve">.  In recent applications, joint modelling has offered only small improvements in accuracy over pruning.  We aimed to quantify the </w:t>
      </w:r>
      <w:r w:rsidR="00CD17DA">
        <w:t>relationship between pruning and joint modelling in relation to sample size.</w:t>
      </w:r>
    </w:p>
    <w:p w:rsidR="000352AB" w:rsidRDefault="000352AB" w:rsidP="00EF6923">
      <w:pPr>
        <w:spacing w:line="480" w:lineRule="auto"/>
      </w:pPr>
      <w:r>
        <w:t>Methods</w:t>
      </w:r>
      <w:r w:rsidR="006D1A40">
        <w:t xml:space="preserve">: We derived the coefficient of determination </w:t>
      </w:r>
      <w:r w:rsidR="006D1A40" w:rsidRPr="006D1A40">
        <w:rPr>
          <w:i/>
        </w:rPr>
        <w:t>R</w:t>
      </w:r>
      <w:r w:rsidR="006D1A40" w:rsidRPr="006D1A40">
        <w:rPr>
          <w:vertAlign w:val="superscript"/>
        </w:rPr>
        <w:t>2</w:t>
      </w:r>
      <w:r w:rsidR="006D1A40">
        <w:t xml:space="preserve"> for a gene score constructed from pruned markers, and for </w:t>
      </w:r>
      <w:r w:rsidR="00CD17DA">
        <w:t>one</w:t>
      </w:r>
      <w:r w:rsidR="006D1A40">
        <w:t xml:space="preserve"> constructed from correlated markers with jointly estimated effects.  </w:t>
      </w:r>
    </w:p>
    <w:p w:rsidR="000352AB" w:rsidRDefault="000352AB" w:rsidP="00EF6923">
      <w:pPr>
        <w:spacing w:line="480" w:lineRule="auto"/>
      </w:pPr>
      <w:r>
        <w:t>Results</w:t>
      </w:r>
      <w:r w:rsidR="006D1A40">
        <w:t xml:space="preserve">: Pruned scores tend to have slightly lower </w:t>
      </w:r>
      <w:r w:rsidR="006D1A40" w:rsidRPr="006D1A40">
        <w:rPr>
          <w:i/>
        </w:rPr>
        <w:t>R</w:t>
      </w:r>
      <w:r w:rsidR="006D1A40" w:rsidRPr="006D1A40">
        <w:rPr>
          <w:vertAlign w:val="superscript"/>
        </w:rPr>
        <w:t>2</w:t>
      </w:r>
      <w:r w:rsidR="006D1A40">
        <w:t xml:space="preserve"> than jointly modelled scores, but the differences are small at sample sizes up to 100,000. If the proportion of </w:t>
      </w:r>
      <w:r w:rsidR="000804D0">
        <w:t>correlated</w:t>
      </w:r>
      <w:r w:rsidR="006D1A40">
        <w:t xml:space="preserve"> </w:t>
      </w:r>
      <w:r w:rsidR="0070728D">
        <w:t>variants</w:t>
      </w:r>
      <w:r w:rsidR="006D1A40">
        <w:t xml:space="preserve"> is </w:t>
      </w:r>
      <w:r w:rsidR="000804D0">
        <w:t>high</w:t>
      </w:r>
      <w:r w:rsidR="006D1A40">
        <w:t xml:space="preserve">, joint modelling </w:t>
      </w:r>
      <w:r w:rsidR="000804D0">
        <w:t xml:space="preserve">can obtain modest improvements </w:t>
      </w:r>
      <w:r w:rsidR="006D1A40">
        <w:t>asymptotic</w:t>
      </w:r>
      <w:r w:rsidR="00CD17DA">
        <w:t>ally</w:t>
      </w:r>
      <w:r w:rsidR="006D1A40">
        <w:t>.</w:t>
      </w:r>
    </w:p>
    <w:p w:rsidR="001A1039" w:rsidRDefault="000352AB" w:rsidP="00EF6923">
      <w:pPr>
        <w:spacing w:line="480" w:lineRule="auto"/>
        <w:rPr>
          <w:rFonts w:asciiTheme="majorHAnsi" w:eastAsiaTheme="majorEastAsia" w:hAnsiTheme="majorHAnsi" w:cstheme="majorBidi"/>
          <w:b/>
          <w:bCs/>
          <w:color w:val="4F81BD" w:themeColor="accent1"/>
          <w:sz w:val="26"/>
          <w:szCs w:val="26"/>
        </w:rPr>
      </w:pPr>
      <w:r>
        <w:t>Conclusions</w:t>
      </w:r>
      <w:r w:rsidR="006D1A40">
        <w:t xml:space="preserve">: The small gains observed to date from joint modelling can be explained by sample size.  </w:t>
      </w:r>
      <w:r w:rsidR="00A82F75">
        <w:t xml:space="preserve">As studies become larger, joint modelling </w:t>
      </w:r>
      <w:r w:rsidR="00CD17DA">
        <w:t xml:space="preserve">will </w:t>
      </w:r>
      <w:r w:rsidR="00A82F75">
        <w:t xml:space="preserve">be </w:t>
      </w:r>
      <w:r w:rsidR="000804D0">
        <w:t>useful</w:t>
      </w:r>
      <w:r w:rsidR="00A82F75">
        <w:t xml:space="preserve"> f</w:t>
      </w:r>
      <w:r w:rsidR="006D1A40">
        <w:t>o</w:t>
      </w:r>
      <w:r w:rsidR="00A82F75">
        <w:t xml:space="preserve">r traits affected by </w:t>
      </w:r>
      <w:r w:rsidR="00CD17DA">
        <w:t xml:space="preserve">many </w:t>
      </w:r>
      <w:r w:rsidR="00A82F75">
        <w:t>correlated variants, but the improvements may remain small. Pruning remains a useful heuristic for current studies.</w:t>
      </w:r>
      <w:r w:rsidR="001A1039">
        <w:br w:type="page"/>
      </w:r>
    </w:p>
    <w:p w:rsidR="00B27C30" w:rsidRDefault="00B27C30" w:rsidP="004333A7">
      <w:pPr>
        <w:pStyle w:val="Heading2"/>
        <w:spacing w:line="480" w:lineRule="auto"/>
      </w:pPr>
      <w:r>
        <w:lastRenderedPageBreak/>
        <w:t>Introduction</w:t>
      </w:r>
    </w:p>
    <w:p w:rsidR="00B27C30" w:rsidRDefault="00B27C30" w:rsidP="004333A7">
      <w:pPr>
        <w:spacing w:line="480" w:lineRule="auto"/>
      </w:pPr>
      <w:r>
        <w:t>The discovery of thousands of genetic markers for complex traits</w:t>
      </w:r>
      <w:r w:rsidR="0098247E">
        <w:t>, and</w:t>
      </w:r>
      <w:r>
        <w:t xml:space="preserve"> the revelation that </w:t>
      </w:r>
      <w:r w:rsidR="0098247E">
        <w:t>many more</w:t>
      </w:r>
      <w:r>
        <w:t xml:space="preserve"> remain to be found</w:t>
      </w:r>
      <w:r w:rsidR="0098247E">
        <w:t>, have</w:t>
      </w:r>
      <w:r>
        <w:t xml:space="preserve"> created an emerging discipline of polygenic epidemiology</w:t>
      </w:r>
      <w:r w:rsidR="0098247E">
        <w:t xml:space="preserve"> in which the genetic basis of a trait is treated as a single entity</w:t>
      </w:r>
      <w:r w:rsidR="008A5AFD">
        <w:t xml:space="preserve"> </w:t>
      </w:r>
      <w:r w:rsidR="00126093">
        <w:fldChar w:fldCharType="begin"/>
      </w:r>
      <w:r w:rsidR="004001FD">
        <w:instrText xml:space="preserve"> ADDIN EN.CITE &lt;EndNote&gt;&lt;Cite&gt;&lt;Author&gt;Dudbridge&lt;/Author&gt;&lt;Year&gt;in press&lt;/Year&gt;&lt;RecNum&gt;5622&lt;/RecNum&gt;&lt;DisplayText&gt;[1]&lt;/DisplayText&gt;&lt;record&gt;&lt;rec-number&gt;5622&lt;/rec-number&gt;&lt;foreign-keys&gt;&lt;key app="EN" db-id="9sws5ptxb5szrbew05g5ff27tsazxz0ds9p9"&gt;5622&lt;/key&gt;&lt;/foreign-keys&gt;&lt;ref-type name="Journal Article"&gt;17&lt;/ref-type&gt;&lt;contributors&gt;&lt;authors&gt;&lt;author&gt;Dudbridge, F.&lt;/author&gt;&lt;/authors&gt;&lt;/contributors&gt;&lt;titles&gt;&lt;title&gt;Polygenic Epidemiology&lt;/title&gt;&lt;secondary-title&gt;Genet Epidemiol&lt;/secondary-title&gt;&lt;/titles&gt;&lt;periodical&gt;&lt;full-title&gt;Genet Epidemiol&lt;/full-title&gt;&lt;/periodical&gt;&lt;dates&gt;&lt;year&gt;in press&lt;/year&gt;&lt;/dates&gt;&lt;urls&gt;&lt;/urls&gt;&lt;/record&gt;&lt;/Cite&gt;&lt;/EndNote&gt;</w:instrText>
      </w:r>
      <w:r w:rsidR="00126093">
        <w:fldChar w:fldCharType="separate"/>
      </w:r>
      <w:r w:rsidR="004001FD">
        <w:rPr>
          <w:noProof/>
        </w:rPr>
        <w:t>[</w:t>
      </w:r>
      <w:hyperlink w:anchor="_ENREF_1" w:tooltip="Dudbridge, in press #5622" w:history="1">
        <w:r w:rsidR="007E5E82">
          <w:rPr>
            <w:noProof/>
          </w:rPr>
          <w:t>1</w:t>
        </w:r>
      </w:hyperlink>
      <w:r w:rsidR="004001FD">
        <w:rPr>
          <w:noProof/>
        </w:rPr>
        <w:t>]</w:t>
      </w:r>
      <w:r w:rsidR="00126093">
        <w:fldChar w:fldCharType="end"/>
      </w:r>
      <w:r w:rsidR="0098247E">
        <w:t xml:space="preserve">.  A commonly used, simple yet effective model for </w:t>
      </w:r>
      <w:r w:rsidR="00CE033A">
        <w:t>this genetic basis</w:t>
      </w:r>
      <w:r w:rsidR="0098247E">
        <w:t xml:space="preserve"> is an additive score constructed for each individual as the weighted sum of trait-increasing alleles, with the weights estimated from training data to reflect the relative effect of each marker on the trait</w:t>
      </w:r>
      <w:r w:rsidR="008A5AFD">
        <w:t xml:space="preserve"> </w:t>
      </w:r>
      <w:r w:rsidR="00126093">
        <w:fldChar w:fldCharType="begin"/>
      </w:r>
      <w:r w:rsidR="004001FD">
        <w:instrText xml:space="preserve"> ADDIN EN.CITE &lt;EndNote&gt;&lt;Cite&gt;&lt;Author&gt;Wray&lt;/Author&gt;&lt;Year&gt;2014&lt;/Year&gt;&lt;RecNum&gt;4952&lt;/RecNum&gt;&lt;DisplayText&gt;[2]&lt;/DisplayText&gt;&lt;record&gt;&lt;rec-number&gt;4952&lt;/rec-number&gt;&lt;foreign-keys&gt;&lt;key app="EN" db-id="9sws5ptxb5szrbew05g5ff27tsazxz0ds9p9"&gt;4952&lt;/key&gt;&lt;/foreign-keys&gt;&lt;ref-type name="Journal Article"&gt;17&lt;/ref-type&gt;&lt;contributors&gt;&lt;authors&gt;&lt;author&gt;Wray, N. R.&lt;/author&gt;&lt;author&gt;Lee, S. H.&lt;/author&gt;&lt;author&gt;Mehta, D.&lt;/author&gt;&lt;author&gt;Vinkhuyzen, A. A.&lt;/author&gt;&lt;author&gt;Dudbridge, F.&lt;/author&gt;&lt;author&gt;Middeldorp, C. M.&lt;/author&gt;&lt;/authors&gt;&lt;/contributors&gt;&lt;auth-address&gt;Queensland Brain Institute, The University of Queensland, St Lucia, Qld, Australia.&lt;/auth-address&gt;&lt;titles&gt;&lt;title&gt;Research Review: Polygenic methods and their application to psychiatric traits&lt;/title&gt;&lt;secondary-title&gt;J Child Psychol Psychiatry&lt;/secondary-title&gt;&lt;alt-title&gt;Journal of child psychology and psychiatry, and allied disciplines&lt;/alt-title&gt;&lt;/titles&gt;&lt;periodical&gt;&lt;full-title&gt;J Child Psychol Psychiatry&lt;/full-title&gt;&lt;/periodical&gt;&lt;pages&gt;1068-87&lt;/pages&gt;&lt;volume&gt;55&lt;/volume&gt;&lt;number&gt;10&lt;/number&gt;&lt;edition&gt;2014/08/19&lt;/edition&gt;&lt;dates&gt;&lt;year&gt;2014&lt;/year&gt;&lt;pub-dates&gt;&lt;date&gt;Oct&lt;/date&gt;&lt;/pub-dates&gt;&lt;/dates&gt;&lt;isbn&gt;1469-7610 (Electronic)&amp;#xD;0021-9630 (Linking)&lt;/isbn&gt;&lt;accession-num&gt;25132410&lt;/accession-num&gt;&lt;urls&gt;&lt;related-urls&gt;&lt;url&gt;http://www.ncbi.nlm.nih.gov/pubmed/25132410&lt;/url&gt;&lt;/related-urls&gt;&lt;/urls&gt;&lt;electronic-resource-num&gt;10.1111/jcpp.12295&lt;/electronic-resource-num&gt;&lt;language&gt;eng&lt;/language&gt;&lt;/record&gt;&lt;/Cite&gt;&lt;/EndNote&gt;</w:instrText>
      </w:r>
      <w:r w:rsidR="00126093">
        <w:fldChar w:fldCharType="separate"/>
      </w:r>
      <w:r w:rsidR="004001FD">
        <w:rPr>
          <w:noProof/>
        </w:rPr>
        <w:t>[</w:t>
      </w:r>
      <w:hyperlink w:anchor="_ENREF_2" w:tooltip="Wray, 2014 #4952" w:history="1">
        <w:r w:rsidR="007E5E82">
          <w:rPr>
            <w:noProof/>
          </w:rPr>
          <w:t>2</w:t>
        </w:r>
      </w:hyperlink>
      <w:r w:rsidR="004001FD">
        <w:rPr>
          <w:noProof/>
        </w:rPr>
        <w:t>]</w:t>
      </w:r>
      <w:r w:rsidR="00126093">
        <w:fldChar w:fldCharType="end"/>
      </w:r>
      <w:r w:rsidR="0098247E">
        <w:t xml:space="preserve">.  </w:t>
      </w:r>
      <w:r w:rsidR="005F61B9">
        <w:t xml:space="preserve">Here we call this sum a </w:t>
      </w:r>
      <w:r w:rsidR="005F61B9">
        <w:rPr>
          <w:i/>
        </w:rPr>
        <w:t>gene</w:t>
      </w:r>
      <w:r w:rsidR="005F61B9" w:rsidRPr="005F61B9">
        <w:rPr>
          <w:i/>
        </w:rPr>
        <w:t xml:space="preserve"> score</w:t>
      </w:r>
      <w:r w:rsidR="00C314F3">
        <w:t xml:space="preserve">, </w:t>
      </w:r>
      <w:r w:rsidR="005F61B9">
        <w:t xml:space="preserve">though various other terms are in use </w:t>
      </w:r>
      <w:r w:rsidR="00C314F3">
        <w:t>including</w:t>
      </w:r>
      <w:r w:rsidR="0098247E">
        <w:t xml:space="preserve"> </w:t>
      </w:r>
      <w:r w:rsidR="00781428">
        <w:t>allele</w:t>
      </w:r>
      <w:r w:rsidR="0098247E">
        <w:t xml:space="preserve"> score</w:t>
      </w:r>
      <w:r w:rsidR="005F61B9">
        <w:t xml:space="preserve">, </w:t>
      </w:r>
      <w:r w:rsidR="00781428">
        <w:t>genetic risk score, polygenic r</w:t>
      </w:r>
      <w:r w:rsidR="005F61B9">
        <w:t xml:space="preserve">isk score, genomic profile </w:t>
      </w:r>
      <w:r w:rsidR="00781428">
        <w:t xml:space="preserve">score </w:t>
      </w:r>
      <w:r w:rsidR="00CE033A" w:rsidRPr="00CE033A">
        <w:rPr>
          <w:i/>
        </w:rPr>
        <w:t>et</w:t>
      </w:r>
      <w:r w:rsidR="00CE033A">
        <w:rPr>
          <w:i/>
        </w:rPr>
        <w:t xml:space="preserve"> </w:t>
      </w:r>
      <w:r w:rsidR="00CE033A" w:rsidRPr="00CE033A">
        <w:rPr>
          <w:i/>
        </w:rPr>
        <w:t>c</w:t>
      </w:r>
      <w:r w:rsidR="00CE033A">
        <w:rPr>
          <w:i/>
        </w:rPr>
        <w:t>etera</w:t>
      </w:r>
      <w:r w:rsidR="005F61B9" w:rsidRPr="005F61B9">
        <w:t xml:space="preserve">: those terms are </w:t>
      </w:r>
      <w:r w:rsidR="005F61B9">
        <w:t>perhaps</w:t>
      </w:r>
      <w:r w:rsidR="005F61B9" w:rsidRPr="005F61B9">
        <w:t xml:space="preserve"> more specific to applications</w:t>
      </w:r>
      <w:r w:rsidR="005F61B9">
        <w:t>.  A gene score</w:t>
      </w:r>
      <w:r w:rsidR="00781428">
        <w:t xml:space="preserve"> may be constructed from a few </w:t>
      </w:r>
      <w:r w:rsidR="008B5558">
        <w:t>consistently</w:t>
      </w:r>
      <w:r w:rsidR="00CE033A">
        <w:t xml:space="preserve"> </w:t>
      </w:r>
      <w:r w:rsidR="00781428">
        <w:t xml:space="preserve">associated markers, </w:t>
      </w:r>
      <w:r w:rsidR="00CE033A">
        <w:t xml:space="preserve">from </w:t>
      </w:r>
      <w:r w:rsidR="00781428">
        <w:t xml:space="preserve">all nominally significant markers, or </w:t>
      </w:r>
      <w:r w:rsidR="00CE033A">
        <w:t xml:space="preserve">from </w:t>
      </w:r>
      <w:r w:rsidR="00781428">
        <w:t>n</w:t>
      </w:r>
      <w:r w:rsidR="005F61B9">
        <w:t xml:space="preserve">early all </w:t>
      </w:r>
      <w:r w:rsidR="0025110A">
        <w:t xml:space="preserve">genotyped </w:t>
      </w:r>
      <w:r w:rsidR="005F61B9">
        <w:t>markers</w:t>
      </w:r>
      <w:r w:rsidR="00781428">
        <w:t>.  For example, to demonstrate that a complex trait has a polygenic basis</w:t>
      </w:r>
      <w:r w:rsidR="008A5AFD">
        <w:t xml:space="preserve"> </w:t>
      </w:r>
      <w:r w:rsidR="00126093">
        <w:fldChar w:fldCharType="begin">
          <w:fldData xml:space="preserve">PEVuZE5vdGU+PENpdGU+PEF1dGhvcj5QdXJjZWxsPC9BdXRob3I+PFllYXI+MjAwOTwvWWVhcj48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GlzYm4+
MTQ3Ni00Njg3IChFbGVjdHJvbmljKSYjeEQ7MDAyOC0wODM2IChMaW5raW5nKTwvaXNibj48YWNj
ZXNzaW9uLW51bT4xOTU3MTgxMTwvYWNjZXNzaW9uLW51bT48dXJscz48cmVsYXRlZC11cmxzPjx1
cmw+aHR0cDovL3d3dy5uY2JpLm5sbS5uaWguZ292L2VudHJlei9xdWVyeS5mY2dpP2NtZD1SZXRy
aWV2ZSZhbXA7ZGI9UHViTWVkJmFtcDtkb3B0PUNpdGF0aW9uJmFtcDtsaXN0X3VpZHM9MTk1NzE4
MTE8L3VybD48L3JlbGF0ZWQtdXJscz48L3VybHM+PGVsZWN0cm9uaWMtcmVzb3VyY2UtbnVtPm5h
dHVyZTA4MTg1IFtwaWldJiN4RDsxMC4xMDM4L25hdHVyZTA4MTg1PC9lbGVjdHJvbmljLXJlc291
cmNlLW51bT48bGFuZ3VhZ2U+ZW5nPC9sYW5ndWFnZT48L3JlY29yZD48L0NpdGU+PC9FbmROb3Rl
PgB=
</w:fldData>
        </w:fldChar>
      </w:r>
      <w:r w:rsidR="004001FD">
        <w:instrText xml:space="preserve"> ADDIN EN.CITE </w:instrText>
      </w:r>
      <w:r w:rsidR="00126093">
        <w:fldChar w:fldCharType="begin">
          <w:fldData xml:space="preserve">PEVuZE5vdGU+PENpdGU+PEF1dGhvcj5QdXJjZWxsPC9BdXRob3I+PFllYXI+MjAwOTwvWWVhcj48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GlzYm4+
MTQ3Ni00Njg3IChFbGVjdHJvbmljKSYjeEQ7MDAyOC0wODM2IChMaW5raW5nKTwvaXNibj48YWNj
ZXNzaW9uLW51bT4xOTU3MTgxMTwvYWNjZXNzaW9uLW51bT48dXJscz48cmVsYXRlZC11cmxzPjx1
cmw+aHR0cDovL3d3dy5uY2JpLm5sbS5uaWguZ292L2VudHJlei9xdWVyeS5mY2dpP2NtZD1SZXRy
aWV2ZSZhbXA7ZGI9UHViTWVkJmFtcDtkb3B0PUNpdGF0aW9uJmFtcDtsaXN0X3VpZHM9MTk1NzE4
MTE8L3VybD48L3JlbGF0ZWQtdXJscz48L3VybHM+PGVsZWN0cm9uaWMtcmVzb3VyY2UtbnVtPm5h
dHVyZTA4MTg1IFtwaWldJiN4RDsxMC4xMDM4L25hdHVyZTA4MTg1PC9lbGVjdHJvbmljLXJlc291
cmNlLW51bT48bGFuZ3VhZ2U+ZW5nPC9sYW5ndWFnZT48L3JlY29yZD48L0NpdGU+PC9FbmROb3Rl
PgB=
</w:fldData>
        </w:fldChar>
      </w:r>
      <w:r w:rsidR="004001FD">
        <w:instrText xml:space="preserve"> ADDIN EN.CITE.DATA </w:instrText>
      </w:r>
      <w:r w:rsidR="00126093">
        <w:fldChar w:fldCharType="end"/>
      </w:r>
      <w:r w:rsidR="00126093">
        <w:fldChar w:fldCharType="separate"/>
      </w:r>
      <w:r w:rsidR="004001FD">
        <w:rPr>
          <w:noProof/>
        </w:rPr>
        <w:t>[</w:t>
      </w:r>
      <w:hyperlink w:anchor="_ENREF_3" w:tooltip="Purcell, 2009 #3421" w:history="1">
        <w:r w:rsidR="007E5E82">
          <w:rPr>
            <w:noProof/>
          </w:rPr>
          <w:t>3</w:t>
        </w:r>
      </w:hyperlink>
      <w:r w:rsidR="004001FD">
        <w:rPr>
          <w:noProof/>
        </w:rPr>
        <w:t>]</w:t>
      </w:r>
      <w:r w:rsidR="00126093">
        <w:fldChar w:fldCharType="end"/>
      </w:r>
      <w:r w:rsidR="00781428">
        <w:t>, or to estimate the trait variation explained by a polygenic score</w:t>
      </w:r>
      <w:r w:rsidR="008A5AFD">
        <w:t xml:space="preserve"> </w:t>
      </w:r>
      <w:r w:rsidR="00126093">
        <w:fldChar w:fldCharType="begin"/>
      </w:r>
      <w:r w:rsidR="004001FD">
        <w:instrText xml:space="preserve"> ADDIN EN.CITE &lt;EndNote&gt;&lt;Cite&gt;&lt;Author&gt;Palla&lt;/Author&gt;&lt;Year&gt;2015&lt;/Year&gt;&lt;RecNum&gt;5522&lt;/RecNum&gt;&lt;DisplayText&gt;[4]&lt;/DisplayText&gt;&lt;record&gt;&lt;rec-number&gt;5522&lt;/rec-number&gt;&lt;foreign-keys&gt;&lt;key app="EN" db-id="9sws5ptxb5szrbew05g5ff27tsazxz0ds9p9"&gt;5522&lt;/key&gt;&lt;/foreign-keys&gt;&lt;ref-type name="Journal Article"&gt;17&lt;/ref-type&gt;&lt;contributors&gt;&lt;authors&gt;&lt;author&gt;Palla, L.&lt;/author&gt;&lt;author&gt;Dudbridge, F.&lt;/author&gt;&lt;/authors&gt;&lt;/contributors&gt;&lt;auth-address&gt;Department of Non-communicable Disease Epidemiology, London School of Hygiene and Tropical Medicine, Keppel Street, London WC1E 7HT, UK.&amp;#xD;Department of Non-communicable Disease Epidemiology, London School of Hygiene and Tropical Medicine, Keppel Street, London WC1E 7HT, UK. Electronic address: frank.dudbridge@lshtm.ac.uk.&lt;/auth-address&gt;&lt;titles&gt;&lt;title&gt;A Fast Method that Uses Polygenic Scores to Estimate the Variance Explained by Genome-wide Marker Panels and the Proportion of Variants Affecting a Trait&lt;/title&gt;&lt;secondary-title&gt;Am J Hum Genet&lt;/secondary-title&gt;&lt;alt-title&gt;American journal of human genetics&lt;/alt-title&gt;&lt;/titles&gt;&lt;periodical&gt;&lt;full-title&gt;Am J Hum Genet&lt;/full-title&gt;&lt;/periodical&gt;&lt;pages&gt;250-9&lt;/pages&gt;&lt;volume&gt;97&lt;/volume&gt;&lt;number&gt;2&lt;/number&gt;&lt;edition&gt;2015/07/21&lt;/edition&gt;&lt;keywords&gt;&lt;keyword&gt;*Algorithms&lt;/keyword&gt;&lt;keyword&gt;Genetic Markers/*genetics&lt;/keyword&gt;&lt;keyword&gt;*Genetic Variation&lt;/keyword&gt;&lt;keyword&gt;Likelihood Functions&lt;/keyword&gt;&lt;keyword&gt;*Models, Genetic&lt;/keyword&gt;&lt;keyword&gt;Multifactorial Inheritance/*genetics&lt;/keyword&gt;&lt;/keywords&gt;&lt;dates&gt;&lt;year&gt;2015&lt;/year&gt;&lt;pub-dates&gt;&lt;date&gt;Aug 6&lt;/date&gt;&lt;/pub-dates&gt;&lt;/dates&gt;&lt;isbn&gt;1537-6605 (Electronic)&amp;#xD;0002-9297 (Linking)&lt;/isbn&gt;&lt;accession-num&gt;26189816&lt;/accession-num&gt;&lt;work-type&gt;Research Support, Non-U.S. Gov&amp;apos;t&lt;/work-type&gt;&lt;urls&gt;&lt;related-urls&gt;&lt;url&gt;http://www.ncbi.nlm.nih.gov/pubmed/26189816&lt;/url&gt;&lt;/related-urls&gt;&lt;/urls&gt;&lt;custom2&gt;4573448&lt;/custom2&gt;&lt;electronic-resource-num&gt;10.1016/j.ajhg.2015.06.005&lt;/electronic-resource-num&gt;&lt;language&gt;eng&lt;/language&gt;&lt;/record&gt;&lt;/Cite&gt;&lt;/EndNote&gt;</w:instrText>
      </w:r>
      <w:r w:rsidR="00126093">
        <w:fldChar w:fldCharType="separate"/>
      </w:r>
      <w:r w:rsidR="004001FD">
        <w:rPr>
          <w:noProof/>
        </w:rPr>
        <w:t>[</w:t>
      </w:r>
      <w:hyperlink w:anchor="_ENREF_4" w:tooltip="Palla, 2015 #5522" w:history="1">
        <w:r w:rsidR="007E5E82">
          <w:rPr>
            <w:noProof/>
          </w:rPr>
          <w:t>4</w:t>
        </w:r>
      </w:hyperlink>
      <w:r w:rsidR="004001FD">
        <w:rPr>
          <w:noProof/>
        </w:rPr>
        <w:t>]</w:t>
      </w:r>
      <w:r w:rsidR="00126093">
        <w:fldChar w:fldCharType="end"/>
      </w:r>
      <w:r w:rsidR="00781428">
        <w:t>, it is often optimal to include most of the markers in the score</w:t>
      </w:r>
      <w:r w:rsidR="008A5AFD">
        <w:t xml:space="preserve"> </w:t>
      </w:r>
      <w:r w:rsidR="00126093">
        <w:fldChar w:fldCharType="begin"/>
      </w:r>
      <w:r w:rsidR="004001FD">
        <w:instrText xml:space="preserve"> ADDIN EN.CITE &lt;EndNote&gt;&lt;Cite&gt;&lt;Author&gt;Dudbridge&lt;/Author&gt;&lt;Year&gt;2013&lt;/Year&gt;&lt;RecNum&gt;4444&lt;/RecNum&gt;&lt;DisplayText&gt;[5]&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126093">
        <w:fldChar w:fldCharType="separate"/>
      </w:r>
      <w:r w:rsidR="004001FD">
        <w:rPr>
          <w:noProof/>
        </w:rPr>
        <w:t>[</w:t>
      </w:r>
      <w:hyperlink w:anchor="_ENREF_5" w:tooltip="Dudbridge, 2013 #4444" w:history="1">
        <w:r w:rsidR="007E5E82">
          <w:rPr>
            <w:noProof/>
          </w:rPr>
          <w:t>5</w:t>
        </w:r>
      </w:hyperlink>
      <w:r w:rsidR="004001FD">
        <w:rPr>
          <w:noProof/>
        </w:rPr>
        <w:t>]</w:t>
      </w:r>
      <w:r w:rsidR="00126093">
        <w:fldChar w:fldCharType="end"/>
      </w:r>
      <w:r w:rsidR="00781428">
        <w:t xml:space="preserve">.  For </w:t>
      </w:r>
      <w:proofErr w:type="spellStart"/>
      <w:r w:rsidR="00781428">
        <w:t>Mendelian</w:t>
      </w:r>
      <w:proofErr w:type="spellEnd"/>
      <w:r w:rsidR="00781428">
        <w:t xml:space="preserve"> randomisation, in which it is important that all markers act through the same pathway, it may be preferable to limit the score to individually associated markers</w:t>
      </w:r>
      <w:r w:rsidR="008A5AFD">
        <w:t xml:space="preserve"> </w:t>
      </w:r>
      <w:r w:rsidR="00126093">
        <w:fldChar w:fldCharType="begin"/>
      </w:r>
      <w:r w:rsidR="004001FD">
        <w:instrText xml:space="preserve"> ADDIN EN.CITE &lt;EndNote&gt;&lt;Cite&gt;&lt;Author&gt;Burgess&lt;/Author&gt;&lt;Year&gt;2013&lt;/Year&gt;&lt;RecNum&gt;5001&lt;/RecNum&gt;&lt;DisplayText&gt;[6]&lt;/DisplayText&gt;&lt;record&gt;&lt;rec-number&gt;5001&lt;/rec-number&gt;&lt;foreign-keys&gt;&lt;key app="EN" db-id="9sws5ptxb5szrbew05g5ff27tsazxz0ds9p9"&gt;5001&lt;/key&gt;&lt;/foreign-keys&gt;&lt;ref-type name="Journal Article"&gt;17&lt;/ref-type&gt;&lt;contributors&gt;&lt;authors&gt;&lt;author&gt;Burgess, S.&lt;/author&gt;&lt;author&gt;Thompson, S. G.&lt;/author&gt;&lt;/authors&gt;&lt;/contributors&gt;&lt;auth-address&gt;Department of Public Health and Primary Care, Worts Causeway, Cambridge CB1 8RN, UK.&lt;/auth-address&gt;&lt;titles&gt;&lt;title&gt;Use of allele scores as instrumental variables for Mendelian randomization&lt;/title&gt;&lt;secondary-title&gt;Int J Epidemiol&lt;/secondary-title&gt;&lt;alt-title&gt;International journal of epidemiology&lt;/alt-title&gt;&lt;/titles&gt;&lt;periodical&gt;&lt;full-title&gt;Int J Epidemiol&lt;/full-title&gt;&lt;/periodical&gt;&lt;pages&gt;1134-44&lt;/pages&gt;&lt;volume&gt;42&lt;/volume&gt;&lt;number&gt;4&lt;/number&gt;&lt;edition&gt;2013/09/26&lt;/edition&gt;&lt;keywords&gt;&lt;keyword&gt;*Alleles&lt;/keyword&gt;&lt;keyword&gt;Bias (Epidemiology)&lt;/keyword&gt;&lt;keyword&gt;Causality&lt;/keyword&gt;&lt;keyword&gt;Humans&lt;/keyword&gt;&lt;keyword&gt;Mendelian Randomization Analysis/*methods&lt;/keyword&gt;&lt;keyword&gt;Models, Genetic&lt;/keyword&gt;&lt;keyword&gt;Risk Factors&lt;/keyword&gt;&lt;/keywords&gt;&lt;dates&gt;&lt;year&gt;2013&lt;/year&gt;&lt;pub-dates&gt;&lt;date&gt;Aug&lt;/date&gt;&lt;/pub-dates&gt;&lt;/dates&gt;&lt;isbn&gt;1464-3685 (Electronic)&amp;#xD;0300-5771 (Linking)&lt;/isbn&gt;&lt;accession-num&gt;24062299&lt;/accession-num&gt;&lt;work-type&gt;Research Support, Non-U.S. Gov&amp;apos;t&lt;/work-type&gt;&lt;urls&gt;&lt;related-urls&gt;&lt;url&gt;http://www.ncbi.nlm.nih.gov/pubmed/24062299&lt;/url&gt;&lt;/related-urls&gt;&lt;/urls&gt;&lt;custom2&gt;3780999&lt;/custom2&gt;&lt;electronic-resource-num&gt;10.1093/ije/dyt093&lt;/electronic-resource-num&gt;&lt;language&gt;eng&lt;/language&gt;&lt;/record&gt;&lt;/Cite&gt;&lt;/EndNote&gt;</w:instrText>
      </w:r>
      <w:r w:rsidR="00126093">
        <w:fldChar w:fldCharType="separate"/>
      </w:r>
      <w:r w:rsidR="004001FD">
        <w:rPr>
          <w:noProof/>
        </w:rPr>
        <w:t>[</w:t>
      </w:r>
      <w:hyperlink w:anchor="_ENREF_6" w:tooltip="Burgess, 2013 #5001" w:history="1">
        <w:r w:rsidR="007E5E82">
          <w:rPr>
            <w:noProof/>
          </w:rPr>
          <w:t>6</w:t>
        </w:r>
      </w:hyperlink>
      <w:r w:rsidR="004001FD">
        <w:rPr>
          <w:noProof/>
        </w:rPr>
        <w:t>]</w:t>
      </w:r>
      <w:r w:rsidR="00126093">
        <w:fldChar w:fldCharType="end"/>
      </w:r>
      <w:r w:rsidR="00781428">
        <w:t>.  In all cases however, the usual approach is to combine alleles in an additive model that does not allow for dominance within loci or statistical interaction between loci.</w:t>
      </w:r>
    </w:p>
    <w:p w:rsidR="00781428" w:rsidRDefault="00781428" w:rsidP="004333A7">
      <w:pPr>
        <w:spacing w:line="480" w:lineRule="auto"/>
      </w:pPr>
      <w:r>
        <w:t xml:space="preserve">Associated markers are </w:t>
      </w:r>
      <w:r w:rsidR="0066240D">
        <w:t>often</w:t>
      </w:r>
      <w:r>
        <w:t xml:space="preserve"> in linkage disequilibrium (LD) with numerous other markers</w:t>
      </w:r>
      <w:r w:rsidR="00C314F3">
        <w:t xml:space="preserve">, all of which may show </w:t>
      </w:r>
      <w:r w:rsidR="0025110A">
        <w:t xml:space="preserve">a nominal </w:t>
      </w:r>
      <w:r w:rsidR="00C314F3">
        <w:t>association</w:t>
      </w:r>
      <w:r>
        <w:t xml:space="preserve">.  If </w:t>
      </w:r>
      <w:r w:rsidR="0066240D">
        <w:t xml:space="preserve">one marker can account for all the association within a region, perhaps because it is the sole causal variant, then it makes sense to include only that marker in a gene score.  On the other hand, if there are several causal variants in mutual LD, then it may be preferable to include all those variants – but only those variants – in the score.  Identifying the casual variants within a region of LD is an important problem when </w:t>
      </w:r>
      <w:r w:rsidR="008A5AFD">
        <w:t>describing</w:t>
      </w:r>
      <w:r w:rsidR="0066240D">
        <w:t xml:space="preserve"> </w:t>
      </w:r>
      <w:proofErr w:type="spellStart"/>
      <w:r w:rsidR="0066240D">
        <w:t>etiology</w:t>
      </w:r>
      <w:proofErr w:type="spellEnd"/>
      <w:r w:rsidR="0066240D">
        <w:t>, and there is a</w:t>
      </w:r>
      <w:r w:rsidR="008A5AFD">
        <w:t>n extensive</w:t>
      </w:r>
      <w:r w:rsidR="0066240D">
        <w:t xml:space="preserve"> literature of statistical methods for this purpose</w:t>
      </w:r>
      <w:r w:rsidR="008A5AFD">
        <w:t xml:space="preserve"> </w:t>
      </w:r>
      <w:r w:rsidR="00126093">
        <w:fldChar w:fldCharType="begin">
          <w:fldData xml:space="preserve">PEVuZE5vdGU+PENpdGU+PEF1dGhvcj5Db3JkZWxsPC9BdXRob3I+PFllYXI+MjAwMjwvWWVhcj48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MzctNDM8L3BhZ2VzPjx2b2x1bWU+NTE4PC92b2x1bWU+PG51bWJlcj43NTM5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</w:fldData>
        </w:fldChar>
      </w:r>
      <w:r w:rsidR="004001FD">
        <w:instrText xml:space="preserve"> ADDIN EN.CITE </w:instrText>
      </w:r>
      <w:r w:rsidR="00126093">
        <w:fldChar w:fldCharType="begin">
          <w:fldData xml:space="preserve">PEVuZE5vdGU+PENpdGU+PEF1dGhvcj5Db3JkZWxsPC9BdXRob3I+PFllYXI+MjAwMjwvWWVhcj48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MzctNDM8L3BhZ2VzPjx2b2x1bWU+NTE4PC92b2x1bWU+PG51bWJlcj43NTM5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</w:fldData>
        </w:fldChar>
      </w:r>
      <w:r w:rsidR="004001FD">
        <w:instrText xml:space="preserve"> ADDIN EN.CITE.DATA </w:instrText>
      </w:r>
      <w:r w:rsidR="00126093">
        <w:fldChar w:fldCharType="end"/>
      </w:r>
      <w:r w:rsidR="00126093">
        <w:fldChar w:fldCharType="separate"/>
      </w:r>
      <w:r w:rsidR="004001FD">
        <w:rPr>
          <w:noProof/>
        </w:rPr>
        <w:t>[</w:t>
      </w:r>
      <w:hyperlink w:anchor="_ENREF_7" w:tooltip="Cordell, 2002 #1964" w:history="1">
        <w:r w:rsidR="007E5E82">
          <w:rPr>
            <w:noProof/>
          </w:rPr>
          <w:t>7-10</w:t>
        </w:r>
      </w:hyperlink>
      <w:r w:rsidR="004001FD">
        <w:rPr>
          <w:noProof/>
        </w:rPr>
        <w:t>]</w:t>
      </w:r>
      <w:r w:rsidR="00126093">
        <w:fldChar w:fldCharType="end"/>
      </w:r>
      <w:r w:rsidR="0066240D">
        <w:t xml:space="preserve">.  For epidemiological applications such as risk prediction or patient stratification, however, the aim is often to derive a parsimonious but accurate model that is not necessarily etiological.  In this case, a common practice is to discard </w:t>
      </w:r>
      <w:r w:rsidR="000E1CEF">
        <w:lastRenderedPageBreak/>
        <w:t>(</w:t>
      </w:r>
      <w:r w:rsidR="000E1CEF" w:rsidRPr="008934F3">
        <w:rPr>
          <w:i/>
        </w:rPr>
        <w:t>prune</w:t>
      </w:r>
      <w:r w:rsidR="000E1CEF">
        <w:t xml:space="preserve">) </w:t>
      </w:r>
      <w:r w:rsidR="0066240D">
        <w:t xml:space="preserve">from the score all those markers </w:t>
      </w:r>
      <w:proofErr w:type="gramStart"/>
      <w:r w:rsidR="0066240D">
        <w:t>whose</w:t>
      </w:r>
      <w:proofErr w:type="gramEnd"/>
      <w:r w:rsidR="0066240D">
        <w:t xml:space="preserve"> LD with the most strongly associated marker is above some threshold</w:t>
      </w:r>
      <w:r w:rsidR="000E1CEF">
        <w:t>, perhaps after some initial model selection.  A popular algorithm, implement</w:t>
      </w:r>
      <w:r w:rsidR="00B94D87">
        <w:t>ed</w:t>
      </w:r>
      <w:r w:rsidR="000E1CEF">
        <w:t xml:space="preserve"> in the PLINK software, is as follows.  Identify the most strongly associated marker from </w:t>
      </w:r>
      <w:proofErr w:type="spellStart"/>
      <w:r w:rsidR="000E1CEF">
        <w:t>univariate</w:t>
      </w:r>
      <w:proofErr w:type="spellEnd"/>
      <w:r w:rsidR="000E1CEF">
        <w:t xml:space="preserve"> analysis.  Remove all markers whose LD (measured by the squared correlation of coded genotypes, </w:t>
      </w:r>
      <w:r w:rsidR="000E1CEF" w:rsidRPr="008934F3">
        <w:rPr>
          <w:i/>
        </w:rPr>
        <w:t>r</w:t>
      </w:r>
      <w:r w:rsidR="000E1CEF" w:rsidRPr="000E1CEF">
        <w:rPr>
          <w:vertAlign w:val="superscript"/>
        </w:rPr>
        <w:t>2</w:t>
      </w:r>
      <w:r w:rsidR="000E1CEF">
        <w:t xml:space="preserve">) with this marker is above a threshold.  </w:t>
      </w:r>
      <w:r w:rsidR="0025110A">
        <w:t>Among the remaining markers, i</w:t>
      </w:r>
      <w:r w:rsidR="000E1CEF">
        <w:t xml:space="preserve">dentify the most strongly associated marker, and remove all markers in LD with </w:t>
      </w:r>
      <w:r w:rsidR="0025110A">
        <w:t>it</w:t>
      </w:r>
      <w:r w:rsidR="000E1CEF">
        <w:t xml:space="preserve">.  </w:t>
      </w:r>
      <w:r w:rsidR="0025110A">
        <w:t>Repeat</w:t>
      </w:r>
      <w:r w:rsidR="000E1CEF">
        <w:t xml:space="preserve"> until no markers remain.  The result of this “clumping” procedure is a gene score constructed from a considerably reduced number of markers.</w:t>
      </w:r>
      <w:r w:rsidR="0025110A">
        <w:t xml:space="preserve">  Since a single marker is used to capture the effect of each LD “clump”, </w:t>
      </w:r>
      <w:proofErr w:type="spellStart"/>
      <w:r w:rsidR="0025110A">
        <w:t>univariate</w:t>
      </w:r>
      <w:proofErr w:type="spellEnd"/>
      <w:r w:rsidR="0025110A">
        <w:t xml:space="preserve"> weights can be used, which are often freely available </w:t>
      </w:r>
      <w:r w:rsidR="002B7F8A">
        <w:t xml:space="preserve">as summary statistics </w:t>
      </w:r>
      <w:r w:rsidR="0025110A">
        <w:t xml:space="preserve">from </w:t>
      </w:r>
      <w:r w:rsidR="002B7F8A">
        <w:t>consortium studies</w:t>
      </w:r>
      <w:r w:rsidR="0025110A">
        <w:t>.</w:t>
      </w:r>
    </w:p>
    <w:p w:rsidR="000E1CEF" w:rsidRDefault="007F0960" w:rsidP="004333A7">
      <w:pPr>
        <w:spacing w:line="480" w:lineRule="auto"/>
      </w:pPr>
      <w:r>
        <w:t xml:space="preserve">An additive score with pruned markers is easily criticised.  </w:t>
      </w:r>
      <w:r w:rsidR="00B94D87">
        <w:t>Some accuracy must be lost b</w:t>
      </w:r>
      <w:r>
        <w:t>y omitting dominance or interaction terms that might exist in truth,</w:t>
      </w:r>
      <w:r w:rsidR="00B94D87">
        <w:t xml:space="preserve"> or by </w:t>
      </w:r>
      <w:r>
        <w:t>discard</w:t>
      </w:r>
      <w:r w:rsidR="00B94D87">
        <w:t>ing</w:t>
      </w:r>
      <w:r>
        <w:t xml:space="preserve"> markers with </w:t>
      </w:r>
      <w:r w:rsidR="00B94D87">
        <w:t>independent</w:t>
      </w:r>
      <w:r>
        <w:t xml:space="preserve"> effects.  Therefore some efforts have been made to avoid pruning by accounting for LD when estimating weights for all markers simultaneously</w:t>
      </w:r>
      <w:r w:rsidR="008934F3">
        <w:t xml:space="preserve"> </w: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 </w:instrTex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DATA </w:instrText>
      </w:r>
      <w:r w:rsidR="00126093">
        <w:fldChar w:fldCharType="end"/>
      </w:r>
      <w:r w:rsidR="00126093">
        <w:fldChar w:fldCharType="separate"/>
      </w:r>
      <w:r w:rsidR="004001FD">
        <w:rPr>
          <w:noProof/>
        </w:rPr>
        <w:t>[</w:t>
      </w:r>
      <w:hyperlink w:anchor="_ENREF_11" w:tooltip="Vilhjalmsson, 2015 #5579" w:history="1">
        <w:r w:rsidR="007E5E82">
          <w:rPr>
            <w:noProof/>
          </w:rPr>
          <w:t>11</w:t>
        </w:r>
      </w:hyperlink>
      <w:r w:rsidR="004001FD">
        <w:rPr>
          <w:noProof/>
        </w:rPr>
        <w:t>]</w:t>
      </w:r>
      <w:r w:rsidR="00126093">
        <w:fldChar w:fldCharType="end"/>
      </w:r>
      <w:r>
        <w:t>, or by combining the marker selection with the weight estimation steps</w:t>
      </w:r>
      <w:r w:rsidR="008934F3">
        <w:t xml:space="preserve"> </w:t>
      </w:r>
      <w:r w:rsidR="00126093">
        <w:fldChar w:fldCharType="begin">
          <w:fldData xml:space="preserve">PEVuZE5vdGU+PENpdGU+PEF1dGhvcj5BYnJhaGFtPC9BdXRob3I+PFllYXI+MjAxMzwvWWVhcj48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yNDI3Mjk0NjwvdXJsPjwvcmVsYXRlZC11cmxzPjwvdXJscz48ZWxlY3Ry
b25pYy1yZXNvdXJjZS1udW0+MTAuMTAwMi9nZXBpLjIxNzc3PC9lbGVjdHJvbmljLXJlc291cmNl
LW51bT48bGFuZ3VhZ2U+ZW5nPC9sYW5ndWFnZT48L3JlY29yZD48L0NpdGU+PC9FbmROb3RlPgB=
</w:fldData>
        </w:fldChar>
      </w:r>
      <w:r w:rsidR="008B5558">
        <w:instrText xml:space="preserve"> ADDIN EN.CITE </w:instrText>
      </w:r>
      <w:r w:rsidR="00126093">
        <w:fldChar w:fldCharType="begin">
          <w:fldData xml:space="preserve">PEVuZE5vdGU+PENpdGU+PEF1dGhvcj5BYnJhaGFtPC9BdXRob3I+PFllYXI+MjAxMzwvWWVhcj48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yNDI3Mjk0NjwvdXJsPjwvcmVsYXRlZC11cmxzPjwvdXJscz48ZWxlY3Ry
b25pYy1yZXNvdXJjZS1udW0+MTAuMTAwMi9nZXBpLjIxNzc3PC9lbGVjdHJvbmljLXJlc291cmNl
LW51bT48bGFuZ3VhZ2U+ZW5nPC9sYW5ndWFnZT48L3JlY29yZD48L0NpdGU+PC9FbmROb3RlPgB=
</w:fldData>
        </w:fldChar>
      </w:r>
      <w:r w:rsidR="008B5558">
        <w:instrText xml:space="preserve"> ADDIN EN.CITE.DATA </w:instrText>
      </w:r>
      <w:r w:rsidR="00126093">
        <w:fldChar w:fldCharType="end"/>
      </w:r>
      <w:r w:rsidR="00126093">
        <w:fldChar w:fldCharType="separate"/>
      </w:r>
      <w:r w:rsidR="008B5558">
        <w:rPr>
          <w:noProof/>
        </w:rPr>
        <w:t>[</w:t>
      </w:r>
      <w:hyperlink w:anchor="_ENREF_12" w:tooltip="Abraham, 2013 #5624" w:history="1">
        <w:r w:rsidR="007E5E82">
          <w:rPr>
            <w:noProof/>
          </w:rPr>
          <w:t>12</w:t>
        </w:r>
      </w:hyperlink>
      <w:r w:rsidR="008B5558">
        <w:rPr>
          <w:noProof/>
        </w:rPr>
        <w:t>,</w:t>
      </w:r>
      <w:hyperlink w:anchor="_ENREF_13" w:tooltip="Warren, 2014 #5625" w:history="1">
        <w:r w:rsidR="007E5E82">
          <w:rPr>
            <w:noProof/>
          </w:rPr>
          <w:t>13</w:t>
        </w:r>
      </w:hyperlink>
      <w:r w:rsidR="008B5558">
        <w:rPr>
          <w:noProof/>
        </w:rPr>
        <w:t>]</w:t>
      </w:r>
      <w:r w:rsidR="00126093">
        <w:fldChar w:fldCharType="end"/>
      </w:r>
      <w:r>
        <w:t xml:space="preserve">.  Surprisingly however, these </w:t>
      </w:r>
      <w:r w:rsidR="008934F3">
        <w:t xml:space="preserve">more </w:t>
      </w:r>
      <w:r>
        <w:t xml:space="preserve">advanced methods often achieve no more than a small improvement </w:t>
      </w:r>
      <w:r w:rsidR="008934F3">
        <w:t>in accuracy over</w:t>
      </w:r>
      <w:r>
        <w:t xml:space="preserve"> the basic gene score.  The cases in which advanced methods do achieve substantial improvement tend to be in the HLA-associated diseases, in which there are multiple strong associations in high LD.  Such examples arguably depart from the classical polygenic model of infinitesimal </w:t>
      </w:r>
      <w:r w:rsidR="00475CD0">
        <w:t xml:space="preserve">effects, and it is in cases closer to that model that the basic gene score, despite its obvious shortcomings, </w:t>
      </w:r>
      <w:r w:rsidR="00507F1C">
        <w:t>tends</w:t>
      </w:r>
      <w:r w:rsidR="00475CD0">
        <w:t xml:space="preserve"> to perform surprisingly well.</w:t>
      </w:r>
    </w:p>
    <w:p w:rsidR="00475CD0" w:rsidRDefault="00475CD0" w:rsidP="004333A7">
      <w:pPr>
        <w:spacing w:line="480" w:lineRule="auto"/>
      </w:pPr>
      <w:r>
        <w:t xml:space="preserve">One reason that a pruned gene score could have comparable accuracy to an </w:t>
      </w:r>
      <w:proofErr w:type="spellStart"/>
      <w:r>
        <w:t>unpruned</w:t>
      </w:r>
      <w:proofErr w:type="spellEnd"/>
      <w:r>
        <w:t xml:space="preserve"> score is that when training the score from finite data, a score containing fewer markers will have less sampling error than one containing more markers</w:t>
      </w:r>
      <w:r w:rsidR="0025110A">
        <w:t>, simply because there are fewer parameters to estimate</w:t>
      </w:r>
      <w:r>
        <w:t xml:space="preserve">.  Furthermore, the </w:t>
      </w:r>
      <w:proofErr w:type="spellStart"/>
      <w:r>
        <w:t>univariate</w:t>
      </w:r>
      <w:proofErr w:type="spellEnd"/>
      <w:r>
        <w:t xml:space="preserve"> effects in a pruned score are in fact marginal effects that include, to some extent, the effects of correlated markers that have been discarded.  The loss of information </w:t>
      </w:r>
      <w:r>
        <w:lastRenderedPageBreak/>
        <w:t xml:space="preserve">from pruning depends on the degree of LD with the discarded markers and the effect sizes of those markers, </w:t>
      </w:r>
      <w:r w:rsidR="007C79BC">
        <w:t>but</w:t>
      </w:r>
      <w:r>
        <w:t xml:space="preserve"> is offset by the </w:t>
      </w:r>
      <w:r w:rsidR="007C79BC">
        <w:t xml:space="preserve">reduced sampling error in the pruned score.  It is therefore not a given that, with finite training data, an </w:t>
      </w:r>
      <w:proofErr w:type="spellStart"/>
      <w:r w:rsidR="007C79BC">
        <w:t>unpruned</w:t>
      </w:r>
      <w:proofErr w:type="spellEnd"/>
      <w:r w:rsidR="007C79BC">
        <w:t xml:space="preserve"> score with adjustment for LD will have greater accuracy than </w:t>
      </w:r>
      <w:r w:rsidR="00836BE2">
        <w:t xml:space="preserve">a </w:t>
      </w:r>
      <w:r w:rsidR="007C79BC">
        <w:t>pruned score.</w:t>
      </w:r>
    </w:p>
    <w:p w:rsidR="007C79BC" w:rsidRDefault="007C79BC" w:rsidP="004333A7">
      <w:pPr>
        <w:spacing w:line="480" w:lineRule="auto"/>
      </w:pPr>
      <w:r>
        <w:t>Here we give a</w:t>
      </w:r>
      <w:r w:rsidR="00C67493">
        <w:t>n analytical description of the effect of pruning</w:t>
      </w:r>
      <w:r>
        <w:t>, under a simple model in which a proportion o</w:t>
      </w:r>
      <w:r w:rsidR="007F75CB">
        <w:t>f markers with effects on</w:t>
      </w:r>
      <w:r>
        <w:t xml:space="preserve"> a trait are each in LD with a secondary marker </w:t>
      </w:r>
      <w:r w:rsidR="007F75CB">
        <w:t>with an independent effect on</w:t>
      </w:r>
      <w:r>
        <w:t xml:space="preserve"> the trait.  We compare a pruning approach, in which only the more strongly associated marker is retained with its marginal weight, to an </w:t>
      </w:r>
      <w:proofErr w:type="spellStart"/>
      <w:r>
        <w:t>unpruned</w:t>
      </w:r>
      <w:proofErr w:type="spellEnd"/>
      <w:r>
        <w:t xml:space="preserve"> approach in which both markers are retained with their weights as their conditional effects.  Our analysis </w:t>
      </w:r>
      <w:r w:rsidR="00C67493">
        <w:t xml:space="preserve">sheds light on the competitive performance of the pruned gene score in polygenic traits, and </w:t>
      </w:r>
      <w:r w:rsidR="00B94D87">
        <w:t>shows</w:t>
      </w:r>
      <w:r w:rsidR="00C67493">
        <w:t xml:space="preserve"> that criticism</w:t>
      </w:r>
      <w:r w:rsidR="00FE1F00">
        <w:t>s</w:t>
      </w:r>
      <w:r w:rsidR="00C67493">
        <w:t xml:space="preserve"> of additive models as inadequate </w:t>
      </w:r>
      <w:r w:rsidR="00507F1C">
        <w:t>are</w:t>
      </w:r>
      <w:r w:rsidR="00C67493">
        <w:t xml:space="preserve"> </w:t>
      </w:r>
      <w:r w:rsidR="008B5558">
        <w:t>not quite accurate</w:t>
      </w:r>
      <w:r w:rsidR="00C67493">
        <w:t xml:space="preserve">, </w:t>
      </w:r>
      <w:r w:rsidR="00FE1F00">
        <w:t>because</w:t>
      </w:r>
      <w:r w:rsidR="00C67493">
        <w:t xml:space="preserve"> marginal effects include some of the non-additive signal.  By considering the sample size of the training data we </w:t>
      </w:r>
      <w:r w:rsidR="00FE1F00">
        <w:t xml:space="preserve">offer new interpretations of recent methods accounting for LD, and </w:t>
      </w:r>
      <w:r w:rsidR="007E5E82">
        <w:t xml:space="preserve">we </w:t>
      </w:r>
      <w:r w:rsidR="00FE1F00">
        <w:t xml:space="preserve">suggest the order of sample size under which </w:t>
      </w:r>
      <w:r w:rsidR="00507F1C">
        <w:t>advanced</w:t>
      </w:r>
      <w:r w:rsidR="00FE1F00">
        <w:t xml:space="preserve"> methods can be expected to provide more substantial gains.</w:t>
      </w:r>
    </w:p>
    <w:p w:rsidR="00CA3F0C" w:rsidRDefault="00CA3F0C" w:rsidP="004333A7">
      <w:pPr>
        <w:spacing w:line="480" w:lineRule="auto"/>
        <w:rPr>
          <w:rFonts w:asciiTheme="majorHAnsi" w:eastAsiaTheme="majorEastAsia" w:hAnsiTheme="majorHAnsi" w:cstheme="majorBidi"/>
          <w:b/>
          <w:bCs/>
          <w:color w:val="4F81BD" w:themeColor="accent1"/>
          <w:sz w:val="26"/>
          <w:szCs w:val="26"/>
        </w:rPr>
      </w:pPr>
      <w:r>
        <w:br w:type="page"/>
      </w:r>
    </w:p>
    <w:p w:rsidR="008A5AFD" w:rsidRDefault="00527E66" w:rsidP="004333A7">
      <w:pPr>
        <w:pStyle w:val="Heading2"/>
        <w:spacing w:line="480" w:lineRule="auto"/>
      </w:pPr>
      <w:r>
        <w:lastRenderedPageBreak/>
        <w:t>Methods</w:t>
      </w:r>
    </w:p>
    <w:p w:rsidR="008C23FC" w:rsidRDefault="008C23FC" w:rsidP="004333A7">
      <w:pPr>
        <w:spacing w:line="480" w:lineRule="auto"/>
      </w:pPr>
      <w:r>
        <w:t xml:space="preserve">We consider the accuracy of a gene score </w:t>
      </w:r>
      <w:r w:rsidRPr="008C23FC">
        <w:rPr>
          <w:i/>
        </w:rPr>
        <w:t>S</w:t>
      </w:r>
      <w:r>
        <w:t xml:space="preserve"> in terms of its coefficient of determination on a trait </w:t>
      </w:r>
      <w:r w:rsidRPr="008C23FC">
        <w:rPr>
          <w:i/>
        </w:rPr>
        <w:t>Y</w:t>
      </w:r>
      <w:r>
        <w:t xml:space="preserve">.  When no other predictors of </w:t>
      </w:r>
      <w:r w:rsidRPr="008C23FC">
        <w:rPr>
          <w:i/>
        </w:rPr>
        <w:t>Y</w:t>
      </w:r>
      <w:r>
        <w:rPr>
          <w:i/>
        </w:rPr>
        <w:t xml:space="preserve"> </w:t>
      </w:r>
      <w:r w:rsidRPr="008C23FC">
        <w:t>are modelled</w:t>
      </w:r>
      <w:r>
        <w:t>, the coefficient of determination is simply the squared correlation</w:t>
      </w:r>
    </w:p>
    <w:p w:rsidR="008C23FC" w:rsidRDefault="004073E2" w:rsidP="004333A7">
      <w:pPr>
        <w:spacing w:line="480" w:lineRule="auto"/>
      </w:pPr>
      <w:r w:rsidRPr="008C23FC">
        <w:rPr>
          <w:position w:val="-28"/>
        </w:rPr>
        <w:object w:dxaOrig="19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5.25pt" o:ole="">
            <v:imagedata r:id="rId7" o:title=""/>
          </v:shape>
          <o:OLEObject Type="Embed" ProgID="Equation.3" ShapeID="_x0000_i1025" DrawAspect="Content" ObjectID="_1523085675" r:id="rId8"/>
        </w:object>
      </w:r>
    </w:p>
    <w:p w:rsidR="008C23FC" w:rsidRDefault="00507F1C" w:rsidP="004333A7">
      <w:pPr>
        <w:spacing w:line="480" w:lineRule="auto"/>
      </w:pPr>
      <w:r>
        <w:t>Most other</w:t>
      </w:r>
      <w:r w:rsidR="008C23FC">
        <w:t xml:space="preserve"> measures of accuracy can be expressed in terms of </w:t>
      </w:r>
      <w:r w:rsidR="008C23FC" w:rsidRPr="008C23FC">
        <w:rPr>
          <w:i/>
        </w:rPr>
        <w:t>R</w:t>
      </w:r>
      <w:r w:rsidR="008C23FC" w:rsidRPr="008C23FC">
        <w:rPr>
          <w:vertAlign w:val="superscript"/>
        </w:rPr>
        <w:t>2</w:t>
      </w:r>
      <w:r w:rsidR="008C23FC">
        <w:t xml:space="preserve">, and it can be readily converted into </w:t>
      </w:r>
      <w:r w:rsidR="00103AA8">
        <w:t>several</w:t>
      </w:r>
      <w:r w:rsidR="008C23FC">
        <w:t xml:space="preserve"> alternative quantities when </w:t>
      </w:r>
      <w:r w:rsidR="008C23FC" w:rsidRPr="008C23FC">
        <w:rPr>
          <w:i/>
        </w:rPr>
        <w:t>Y</w:t>
      </w:r>
      <w:r w:rsidR="008C23FC">
        <w:t xml:space="preserve"> is binary</w:t>
      </w:r>
      <w:r>
        <w:t xml:space="preserve"> </w:t>
      </w:r>
      <w:r w:rsidR="00126093">
        <w:fldChar w:fldCharType="begin"/>
      </w:r>
      <w:r w:rsidR="008B5558">
        <w:instrText xml:space="preserve"> ADDIN EN.CITE &lt;EndNote&gt;&lt;Cite&gt;&lt;Author&gt;Lee&lt;/Author&gt;&lt;Year&gt;2012&lt;/Year&gt;&lt;RecNum&gt;3806&lt;/RecNum&gt;&lt;DisplayText&gt;[14]&lt;/DisplayText&gt;&lt;record&gt;&lt;rec-number&gt;3806&lt;/rec-number&gt;&lt;foreign-keys&gt;&lt;key app="EN" db-id="9sws5ptxb5szrbew05g5ff27tsazxz0ds9p9"&gt;3806&lt;/key&gt;&lt;/foreign-keys&gt;&lt;ref-type name="Journal Article"&gt;17&lt;/ref-type&gt;&lt;contributors&gt;&lt;authors&gt;&lt;author&gt;Lee, S. H.&lt;/author&gt;&lt;author&gt;Goddard, M. E.&lt;/author&gt;&lt;author&gt;Wray, N. R.&lt;/author&gt;&lt;author&gt;Visscher, P. M.&lt;/author&gt;&lt;/authors&gt;&lt;/contributors&gt;&lt;auth-address&gt;Queensland Institute of Medical Research, Brisbane, QLD 4072, Australia. Hong.Lee@uq.edu.au.&lt;/auth-address&gt;&lt;titles&gt;&lt;title&gt;A better coefficient of determination for genetic profile analysis&lt;/title&gt;&lt;secondary-title&gt;Genet Epidemiol&lt;/secondary-title&gt;&lt;alt-title&gt;Genetic epidemiology&lt;/alt-title&gt;&lt;/titles&gt;&lt;periodical&gt;&lt;full-title&gt;Genet Epidemiol&lt;/full-title&gt;&lt;/periodical&gt;&lt;pages&gt;214-24&lt;/pages&gt;&lt;volume&gt;36&lt;/volume&gt;&lt;number&gt;3&lt;/number&gt;&lt;edition&gt;2012/06/21&lt;/edition&gt;&lt;keywords&gt;&lt;keyword&gt;Case-Control Studies&lt;/keyword&gt;&lt;keyword&gt;*Genome-Wide Association Study&lt;/keyword&gt;&lt;keyword&gt;Humans&lt;/keyword&gt;&lt;keyword&gt;Likelihood Functions&lt;/keyword&gt;&lt;keyword&gt;*Models, Genetic&lt;/keyword&gt;&lt;keyword&gt;*Models, Statistical&lt;/keyword&gt;&lt;keyword&gt;Polymorphism, Single Nucleotide&lt;/keyword&gt;&lt;/keywords&gt;&lt;dates&gt;&lt;year&gt;2012&lt;/year&gt;&lt;pub-dates&gt;&lt;date&gt;Apr&lt;/date&gt;&lt;/pub-dates&gt;&lt;/dates&gt;&lt;isbn&gt;1098-2272 (Electronic)&amp;#xD;0741-0395 (Linking)&lt;/isbn&gt;&lt;accession-num&gt;22714935&lt;/accession-num&gt;&lt;work-type&gt;Research Support, Non-U.S. Gov&amp;apos;t&lt;/work-type&gt;&lt;urls&gt;&lt;related-urls&gt;&lt;url&gt;http://www.ncbi.nlm.nih.gov/pubmed/22714935&lt;/url&gt;&lt;/related-urls&gt;&lt;/urls&gt;&lt;electronic-resource-num&gt;10.1002/gepi.21614&lt;/electronic-resource-num&gt;&lt;language&gt;eng&lt;/language&gt;&lt;/record&gt;&lt;/Cite&gt;&lt;/EndNote&gt;</w:instrText>
      </w:r>
      <w:r w:rsidR="00126093">
        <w:fldChar w:fldCharType="separate"/>
      </w:r>
      <w:r w:rsidR="008B5558">
        <w:rPr>
          <w:noProof/>
        </w:rPr>
        <w:t>[</w:t>
      </w:r>
      <w:hyperlink w:anchor="_ENREF_14" w:tooltip="Lee, 2012 #3806" w:history="1">
        <w:r w:rsidR="007E5E82">
          <w:rPr>
            <w:noProof/>
          </w:rPr>
          <w:t>14</w:t>
        </w:r>
      </w:hyperlink>
      <w:r w:rsidR="008B5558">
        <w:rPr>
          <w:noProof/>
        </w:rPr>
        <w:t>]</w:t>
      </w:r>
      <w:r w:rsidR="00126093">
        <w:fldChar w:fldCharType="end"/>
      </w:r>
      <w:r w:rsidR="008C23FC">
        <w:t>.</w:t>
      </w:r>
    </w:p>
    <w:p w:rsidR="008C23FC" w:rsidRDefault="008C23FC" w:rsidP="004333A7">
      <w:pPr>
        <w:spacing w:line="480" w:lineRule="auto"/>
      </w:pPr>
      <w:r>
        <w:t>Let the gene score be a sum of contributions from</w:t>
      </w:r>
      <w:r w:rsidR="00103AA8">
        <w:t xml:space="preserve"> a large number</w:t>
      </w:r>
      <w:r>
        <w:t xml:space="preserve"> </w:t>
      </w:r>
      <w:r w:rsidRPr="008C23FC">
        <w:rPr>
          <w:i/>
        </w:rPr>
        <w:t>m</w:t>
      </w:r>
      <w:r>
        <w:t xml:space="preserve"> </w:t>
      </w:r>
      <w:r w:rsidR="00103AA8">
        <w:t xml:space="preserve">of </w:t>
      </w:r>
      <w:r>
        <w:t>independent genomic regions, with each region containing a number of correlated markers</w:t>
      </w:r>
    </w:p>
    <w:p w:rsidR="008C23FC" w:rsidRDefault="008C23FC" w:rsidP="004333A7">
      <w:pPr>
        <w:spacing w:line="480" w:lineRule="auto"/>
      </w:pPr>
      <w:r w:rsidRPr="008C23FC">
        <w:rPr>
          <w:position w:val="-30"/>
        </w:rPr>
        <w:object w:dxaOrig="1620" w:dyaOrig="700">
          <v:shape id="_x0000_i1026" type="#_x0000_t75" style="width:81pt;height:35.25pt" o:ole="">
            <v:imagedata r:id="rId9" o:title=""/>
          </v:shape>
          <o:OLEObject Type="Embed" ProgID="Equation.3" ShapeID="_x0000_i1026" DrawAspect="Content" ObjectID="_1523085676" r:id="rId10"/>
        </w:object>
      </w:r>
    </w:p>
    <w:p w:rsidR="00507F1C" w:rsidRDefault="008C23FC" w:rsidP="004333A7">
      <w:pPr>
        <w:spacing w:line="480" w:lineRule="auto"/>
      </w:pPr>
      <w:proofErr w:type="gramStart"/>
      <w:r>
        <w:t xml:space="preserve">where  </w:t>
      </w:r>
      <w:proofErr w:type="spellStart"/>
      <w:r w:rsidRPr="00527E66">
        <w:rPr>
          <w:i/>
        </w:rPr>
        <w:t>X</w:t>
      </w:r>
      <w:r w:rsidRPr="004B603B">
        <w:rPr>
          <w:i/>
          <w:vertAlign w:val="subscript"/>
        </w:rPr>
        <w:t>ij</w:t>
      </w:r>
      <w:proofErr w:type="spellEnd"/>
      <w:proofErr w:type="gramEnd"/>
      <w:r>
        <w:t xml:space="preserve"> is a numerical code for the genotype of marker </w:t>
      </w:r>
      <w:r>
        <w:rPr>
          <w:i/>
        </w:rPr>
        <w:t>j</w:t>
      </w:r>
      <w:r>
        <w:t xml:space="preserve"> in region </w:t>
      </w:r>
      <w:proofErr w:type="spellStart"/>
      <w:r>
        <w:rPr>
          <w:i/>
        </w:rPr>
        <w:t>i</w:t>
      </w:r>
      <w:proofErr w:type="spellEnd"/>
      <w:r>
        <w:t xml:space="preserve">, and </w:t>
      </w:r>
      <w:r w:rsidRPr="00527E66">
        <w:rPr>
          <w:i/>
        </w:rPr>
        <w:sym w:font="Symbol" w:char="F062"/>
      </w:r>
      <w:proofErr w:type="spellStart"/>
      <w:r w:rsidRPr="004B603B">
        <w:rPr>
          <w:i/>
          <w:vertAlign w:val="subscript"/>
        </w:rPr>
        <w:t>ij</w:t>
      </w:r>
      <w:proofErr w:type="spellEnd"/>
      <w:r>
        <w:t xml:space="preserve"> is </w:t>
      </w:r>
      <w:r w:rsidR="004B603B">
        <w:t xml:space="preserve">a </w:t>
      </w:r>
      <w:r>
        <w:t>scalar effect</w:t>
      </w:r>
      <w:r w:rsidR="004B603B">
        <w:t xml:space="preserve">.  We assume that the </w:t>
      </w:r>
      <w:r w:rsidR="004B603B" w:rsidRPr="00527E66">
        <w:rPr>
          <w:i/>
        </w:rPr>
        <w:sym w:font="Symbol" w:char="F062"/>
      </w:r>
      <w:proofErr w:type="spellStart"/>
      <w:r w:rsidR="004B603B" w:rsidRPr="004B603B">
        <w:rPr>
          <w:i/>
          <w:vertAlign w:val="subscript"/>
        </w:rPr>
        <w:t>i</w:t>
      </w:r>
      <w:r w:rsidR="00507F1C">
        <w:rPr>
          <w:i/>
          <w:vertAlign w:val="subscript"/>
        </w:rPr>
        <w:t>j</w:t>
      </w:r>
      <w:proofErr w:type="spellEnd"/>
      <w:r w:rsidR="00103AA8">
        <w:t xml:space="preserve"> </w:t>
      </w:r>
      <w:r w:rsidR="004B603B">
        <w:t xml:space="preserve">are </w:t>
      </w:r>
      <w:r>
        <w:t>independent and identically distributed</w:t>
      </w:r>
      <w:r w:rsidR="004B603B">
        <w:t xml:space="preserve">, and for simplicity (but without loss of generality) that </w:t>
      </w:r>
      <w:r w:rsidR="004B603B" w:rsidRPr="00527E66">
        <w:rPr>
          <w:i/>
        </w:rPr>
        <w:t>Y</w:t>
      </w:r>
      <w:r w:rsidR="00507F1C">
        <w:t xml:space="preserve"> and</w:t>
      </w:r>
      <w:r w:rsidR="004B603B">
        <w:t xml:space="preserve"> </w:t>
      </w:r>
      <w:proofErr w:type="spellStart"/>
      <w:r w:rsidR="004B603B" w:rsidRPr="00527E66">
        <w:rPr>
          <w:i/>
        </w:rPr>
        <w:t>X</w:t>
      </w:r>
      <w:r w:rsidR="00507F1C" w:rsidRPr="00507F1C">
        <w:rPr>
          <w:i/>
          <w:vertAlign w:val="subscript"/>
        </w:rPr>
        <w:t>ij</w:t>
      </w:r>
      <w:proofErr w:type="spellEnd"/>
      <w:r w:rsidR="004B603B">
        <w:t xml:space="preserve"> </w:t>
      </w:r>
      <w:r w:rsidR="00507F1C">
        <w:t>ar</w:t>
      </w:r>
      <w:r w:rsidR="004B603B">
        <w:t xml:space="preserve">e all standardised.  We consider </w:t>
      </w:r>
      <w:r w:rsidR="00507F1C">
        <w:t xml:space="preserve">the </w:t>
      </w:r>
      <w:r w:rsidR="004B603B">
        <w:t>linear model</w:t>
      </w:r>
    </w:p>
    <w:p w:rsidR="004B603B" w:rsidRDefault="004B603B" w:rsidP="004333A7">
      <w:pPr>
        <w:spacing w:line="480" w:lineRule="auto"/>
      </w:pPr>
      <w:r w:rsidRPr="00527E66">
        <w:rPr>
          <w:position w:val="-10"/>
        </w:rPr>
        <w:object w:dxaOrig="1260" w:dyaOrig="320">
          <v:shape id="_x0000_i1027" type="#_x0000_t75" style="width:63pt;height:16.5pt" o:ole="">
            <v:imagedata r:id="rId11" o:title=""/>
          </v:shape>
          <o:OLEObject Type="Embed" ProgID="Equation.3" ShapeID="_x0000_i1027" DrawAspect="Content" ObjectID="_1523085677" r:id="rId12"/>
        </w:object>
      </w:r>
    </w:p>
    <w:p w:rsidR="007164E7" w:rsidRDefault="00527E66" w:rsidP="007164E7">
      <w:pPr>
        <w:spacing w:line="480" w:lineRule="auto"/>
      </w:pPr>
      <w:r>
        <w:t xml:space="preserve">Consider a </w:t>
      </w:r>
      <w:r w:rsidR="004B603B">
        <w:t>regi</w:t>
      </w:r>
      <w:r w:rsidR="00103AA8">
        <w:t>on in which</w:t>
      </w:r>
      <w:r w:rsidR="00AA3567">
        <w:t xml:space="preserve"> there is one marker with an effect on</w:t>
      </w:r>
      <w:r w:rsidR="00103AA8">
        <w:t xml:space="preserve"> </w:t>
      </w:r>
      <w:r w:rsidRPr="009256D9">
        <w:rPr>
          <w:i/>
        </w:rPr>
        <w:t>Y</w:t>
      </w:r>
      <w:r w:rsidR="007164E7">
        <w:t xml:space="preserve">. Suppressing the index </w:t>
      </w:r>
      <w:proofErr w:type="spellStart"/>
      <w:r w:rsidR="007164E7" w:rsidRPr="007A4AD5">
        <w:rPr>
          <w:i/>
        </w:rPr>
        <w:t>i</w:t>
      </w:r>
      <w:bookmarkStart w:id="0" w:name="OLE_LINK26"/>
      <w:bookmarkStart w:id="1" w:name="OLE_LINK27"/>
      <w:proofErr w:type="spellEnd"/>
      <w:r w:rsidR="007164E7">
        <w:t xml:space="preserve">, </w:t>
      </w:r>
      <w:bookmarkEnd w:id="0"/>
      <w:bookmarkEnd w:id="1"/>
      <w:r w:rsidR="007164E7">
        <w:t xml:space="preserve">the covariance between </w:t>
      </w:r>
      <w:r w:rsidR="007164E7" w:rsidRPr="000B24EC">
        <w:rPr>
          <w:i/>
        </w:rPr>
        <w:t>Y</w:t>
      </w:r>
      <w:r w:rsidR="007164E7">
        <w:t xml:space="preserve"> and the fitted values from the single marker model is </w:t>
      </w:r>
    </w:p>
    <w:bookmarkStart w:id="2" w:name="OLE_LINK30"/>
    <w:bookmarkStart w:id="3" w:name="OLE_LINK31"/>
    <w:p w:rsidR="007164E7" w:rsidRDefault="002B7F8A" w:rsidP="002B7F8A">
      <w:pPr>
        <w:tabs>
          <w:tab w:val="right" w:pos="8789"/>
        </w:tabs>
        <w:spacing w:line="480" w:lineRule="auto"/>
      </w:pPr>
      <w:r w:rsidRPr="00FA1A64">
        <w:rPr>
          <w:position w:val="-10"/>
        </w:rPr>
        <w:object w:dxaOrig="4920" w:dyaOrig="360">
          <v:shape id="_x0000_i1028" type="#_x0000_t75" style="width:246pt;height:18pt" o:ole="">
            <v:imagedata r:id="rId13" o:title=""/>
          </v:shape>
          <o:OLEObject Type="Embed" ProgID="Equation.3" ShapeID="_x0000_i1028" DrawAspect="Content" ObjectID="_1523085678" r:id="rId14"/>
        </w:object>
      </w:r>
      <w:bookmarkEnd w:id="2"/>
      <w:bookmarkEnd w:id="3"/>
      <w:r>
        <w:tab/>
        <w:t>(1)</w:t>
      </w:r>
    </w:p>
    <w:p w:rsidR="007164E7" w:rsidRPr="004B603B" w:rsidRDefault="007164E7" w:rsidP="007164E7">
      <w:pPr>
        <w:spacing w:line="480" w:lineRule="auto"/>
        <w:rPr>
          <w:i/>
        </w:rPr>
      </w:pPr>
      <w:r>
        <w:t xml:space="preserve">Now suppose there is a second marker in the region, </w:t>
      </w:r>
      <w:r w:rsidRPr="004B603B">
        <w:rPr>
          <w:i/>
        </w:rPr>
        <w:t>X</w:t>
      </w:r>
      <w:r w:rsidRPr="004B603B">
        <w:rPr>
          <w:vertAlign w:val="subscript"/>
        </w:rPr>
        <w:t>2</w:t>
      </w:r>
      <w:r w:rsidRPr="007164E7">
        <w:t>,</w:t>
      </w:r>
      <w:r>
        <w:rPr>
          <w:vertAlign w:val="subscript"/>
        </w:rPr>
        <w:t xml:space="preserve"> </w:t>
      </w:r>
      <w:r>
        <w:t xml:space="preserve">which also </w:t>
      </w:r>
      <w:r w:rsidR="00AA3567">
        <w:t>has an effect on</w:t>
      </w:r>
      <w:r>
        <w:t xml:space="preserve"> </w:t>
      </w:r>
      <w:r w:rsidRPr="007A4AD5">
        <w:rPr>
          <w:i/>
        </w:rPr>
        <w:t>Y</w:t>
      </w:r>
      <w:r>
        <w:t>,</w:t>
      </w:r>
    </w:p>
    <w:bookmarkStart w:id="4" w:name="OLE_LINK5"/>
    <w:bookmarkStart w:id="5" w:name="OLE_LINK6"/>
    <w:p w:rsidR="007164E7" w:rsidRDefault="007164E7" w:rsidP="007164E7">
      <w:pPr>
        <w:spacing w:line="480" w:lineRule="auto"/>
      </w:pPr>
      <w:r w:rsidRPr="00527E66">
        <w:rPr>
          <w:position w:val="-10"/>
        </w:rPr>
        <w:object w:dxaOrig="2900" w:dyaOrig="340">
          <v:shape id="_x0000_i1029" type="#_x0000_t75" style="width:144.75pt;height:17.25pt" o:ole="">
            <v:imagedata r:id="rId15" o:title=""/>
          </v:shape>
          <o:OLEObject Type="Embed" ProgID="Equation.3" ShapeID="_x0000_i1029" DrawAspect="Content" ObjectID="_1523085679" r:id="rId16"/>
        </w:object>
      </w:r>
      <w:bookmarkEnd w:id="4"/>
      <w:bookmarkEnd w:id="5"/>
    </w:p>
    <w:p w:rsidR="007164E7" w:rsidRDefault="007164E7" w:rsidP="007164E7">
      <w:pPr>
        <w:spacing w:line="480" w:lineRule="auto"/>
      </w:pPr>
      <w:r>
        <w:t xml:space="preserve">The marginal effect of </w:t>
      </w:r>
      <w:r w:rsidRPr="00527E66">
        <w:rPr>
          <w:i/>
        </w:rPr>
        <w:t>X</w:t>
      </w:r>
      <w:r w:rsidRPr="00527E66">
        <w:rPr>
          <w:vertAlign w:val="subscript"/>
        </w:rPr>
        <w:t>1</w:t>
      </w:r>
      <w:r>
        <w:t xml:space="preserve"> is now a function of </w:t>
      </w:r>
      <w:r w:rsidR="00AA3567">
        <w:t xml:space="preserve">the </w:t>
      </w:r>
      <w:r>
        <w:t>two SNP effects</w:t>
      </w:r>
    </w:p>
    <w:p w:rsidR="007164E7" w:rsidRDefault="007164E7" w:rsidP="007164E7">
      <w:pPr>
        <w:spacing w:line="480" w:lineRule="auto"/>
      </w:pPr>
      <w:r w:rsidRPr="00527E66">
        <w:rPr>
          <w:position w:val="-10"/>
        </w:rPr>
        <w:object w:dxaOrig="2720" w:dyaOrig="360">
          <v:shape id="_x0000_i1030" type="#_x0000_t75" style="width:135.75pt;height:18pt" o:ole="">
            <v:imagedata r:id="rId17" o:title=""/>
          </v:shape>
          <o:OLEObject Type="Embed" ProgID="Equation.3" ShapeID="_x0000_i1030" DrawAspect="Content" ObjectID="_1523085680" r:id="rId18"/>
        </w:object>
      </w:r>
    </w:p>
    <w:p w:rsidR="007164E7" w:rsidRDefault="007164E7" w:rsidP="007164E7">
      <w:pPr>
        <w:spacing w:line="480" w:lineRule="auto"/>
      </w:pPr>
      <w:proofErr w:type="gramStart"/>
      <w:r>
        <w:t>where</w:t>
      </w:r>
      <w:proofErr w:type="gramEnd"/>
      <w:r>
        <w:t xml:space="preserve"> </w:t>
      </w:r>
      <w:r w:rsidRPr="00527E66">
        <w:rPr>
          <w:i/>
        </w:rPr>
        <w:t>r</w:t>
      </w:r>
      <w:r>
        <w:t xml:space="preserve"> is the (signed) correlation between </w:t>
      </w:r>
      <w:r w:rsidRPr="00EB1077">
        <w:rPr>
          <w:i/>
        </w:rPr>
        <w:t>X</w:t>
      </w:r>
      <w:r w:rsidRPr="009256D9">
        <w:rPr>
          <w:vertAlign w:val="subscript"/>
        </w:rPr>
        <w:t>1</w:t>
      </w:r>
      <w:r>
        <w:t xml:space="preserve"> and </w:t>
      </w:r>
      <w:r w:rsidRPr="00EB1077">
        <w:rPr>
          <w:i/>
        </w:rPr>
        <w:t>X</w:t>
      </w:r>
      <w:r w:rsidRPr="009256D9">
        <w:rPr>
          <w:vertAlign w:val="subscript"/>
        </w:rPr>
        <w:t>2</w:t>
      </w:r>
      <w:r>
        <w:t xml:space="preserve">.  </w:t>
      </w:r>
      <w:bookmarkStart w:id="6" w:name="OLE_LINK16"/>
      <w:bookmarkStart w:id="7" w:name="OLE_LINK17"/>
      <w:bookmarkStart w:id="8" w:name="OLE_LINK9"/>
      <w:bookmarkStart w:id="9" w:name="OLE_LINK10"/>
      <w:r>
        <w:t xml:space="preserve">The covariance between </w:t>
      </w:r>
      <w:r w:rsidRPr="000B24EC">
        <w:rPr>
          <w:i/>
        </w:rPr>
        <w:t>Y</w:t>
      </w:r>
      <w:r>
        <w:t xml:space="preserve"> and the fitted values from the </w:t>
      </w:r>
      <w:r w:rsidR="00AA3567">
        <w:t>marginal single marker</w:t>
      </w:r>
      <w:r>
        <w:t xml:space="preserve"> model is now</w:t>
      </w:r>
    </w:p>
    <w:bookmarkStart w:id="10" w:name="OLE_LINK18"/>
    <w:bookmarkStart w:id="11" w:name="OLE_LINK19"/>
    <w:bookmarkEnd w:id="6"/>
    <w:bookmarkEnd w:id="7"/>
    <w:p w:rsidR="007164E7" w:rsidRDefault="007164E7" w:rsidP="007164E7">
      <w:pPr>
        <w:tabs>
          <w:tab w:val="right" w:pos="8789"/>
        </w:tabs>
        <w:spacing w:line="480" w:lineRule="auto"/>
      </w:pPr>
      <w:r w:rsidRPr="000B24EC">
        <w:rPr>
          <w:position w:val="-10"/>
        </w:rPr>
        <w:object w:dxaOrig="4480" w:dyaOrig="360">
          <v:shape id="_x0000_i1031" type="#_x0000_t75" style="width:223.5pt;height:18pt" o:ole="">
            <v:imagedata r:id="rId19" o:title=""/>
          </v:shape>
          <o:OLEObject Type="Embed" ProgID="Equation.3" ShapeID="_x0000_i1031" DrawAspect="Content" ObjectID="_1523085681" r:id="rId20"/>
        </w:object>
      </w:r>
      <w:bookmarkStart w:id="12" w:name="OLE_LINK37"/>
      <w:bookmarkStart w:id="13" w:name="OLE_LINK38"/>
      <w:r>
        <w:tab/>
        <w:t>(2)</w:t>
      </w:r>
      <w:bookmarkEnd w:id="12"/>
      <w:bookmarkEnd w:id="13"/>
    </w:p>
    <w:bookmarkEnd w:id="8"/>
    <w:bookmarkEnd w:id="9"/>
    <w:bookmarkEnd w:id="10"/>
    <w:bookmarkEnd w:id="11"/>
    <w:p w:rsidR="000B24EC" w:rsidRDefault="007164E7" w:rsidP="004333A7">
      <w:pPr>
        <w:spacing w:line="480" w:lineRule="auto"/>
      </w:pPr>
      <w:r>
        <w:t xml:space="preserve">Now we construct a gene score </w:t>
      </w:r>
      <w:proofErr w:type="spellStart"/>
      <w:r w:rsidRPr="00161F29">
        <w:rPr>
          <w:i/>
        </w:rPr>
        <w:t>S</w:t>
      </w:r>
      <w:r w:rsidRPr="00161F29">
        <w:rPr>
          <w:i/>
          <w:vertAlign w:val="subscript"/>
        </w:rPr>
        <w:t>marg</w:t>
      </w:r>
      <w:proofErr w:type="spellEnd"/>
      <w:r>
        <w:t xml:space="preserve"> by including </w:t>
      </w:r>
      <w:r w:rsidR="006D2896">
        <w:t>only one</w:t>
      </w:r>
      <w:r>
        <w:t xml:space="preserve"> </w:t>
      </w:r>
      <w:proofErr w:type="gramStart"/>
      <w:r>
        <w:t>effect</w:t>
      </w:r>
      <w:proofErr w:type="gramEnd"/>
      <w:r>
        <w:t xml:space="preserve"> from each of the </w:t>
      </w:r>
      <w:r w:rsidRPr="007A4AD5">
        <w:rPr>
          <w:i/>
        </w:rPr>
        <w:t>m</w:t>
      </w:r>
      <w:r>
        <w:t xml:space="preserve"> regions.  </w:t>
      </w:r>
      <w:r w:rsidR="00103AA8">
        <w:t xml:space="preserve">Suppose </w:t>
      </w:r>
      <w:r w:rsidR="00806D51">
        <w:t xml:space="preserve">a proportion </w:t>
      </w:r>
      <w:r w:rsidR="00103AA8">
        <w:t xml:space="preserve">of regions </w:t>
      </w:r>
      <w:r w:rsidR="00806D51" w:rsidRPr="00EB1077">
        <w:rPr>
          <w:i/>
        </w:rPr>
        <w:sym w:font="Symbol" w:char="F070"/>
      </w:r>
      <w:r w:rsidR="00806D51" w:rsidRPr="00806D51">
        <w:rPr>
          <w:vertAlign w:val="subscript"/>
        </w:rPr>
        <w:t>2</w:t>
      </w:r>
      <w:r w:rsidR="00806D51" w:rsidRPr="00806D51">
        <w:t xml:space="preserve"> contain</w:t>
      </w:r>
      <w:r w:rsidR="00587B4D">
        <w:t xml:space="preserve"> two markers with independent effects on</w:t>
      </w:r>
      <w:r w:rsidR="00806D51">
        <w:t xml:space="preserve"> </w:t>
      </w:r>
      <w:r w:rsidR="00806D51">
        <w:rPr>
          <w:i/>
        </w:rPr>
        <w:t>Y</w:t>
      </w:r>
      <w:r w:rsidR="00806D51">
        <w:t xml:space="preserve">, a proportion </w:t>
      </w:r>
      <w:r w:rsidR="00806D51" w:rsidRPr="00EB1077">
        <w:rPr>
          <w:i/>
        </w:rPr>
        <w:sym w:font="Symbol" w:char="F070"/>
      </w:r>
      <w:r w:rsidR="00806D51">
        <w:rPr>
          <w:vertAlign w:val="subscript"/>
        </w:rPr>
        <w:t>1</w:t>
      </w:r>
      <w:r w:rsidR="00806D51">
        <w:t xml:space="preserve"> contain one marker affecting </w:t>
      </w:r>
      <w:r w:rsidR="00806D51">
        <w:rPr>
          <w:i/>
        </w:rPr>
        <w:t>Y</w:t>
      </w:r>
      <w:r w:rsidR="00806D51">
        <w:t xml:space="preserve">, and the remainder </w:t>
      </w:r>
      <w:r w:rsidR="00806D51" w:rsidRPr="00EB1077">
        <w:rPr>
          <w:i/>
        </w:rPr>
        <w:sym w:font="Symbol" w:char="F070"/>
      </w:r>
      <w:r w:rsidR="00806D51">
        <w:rPr>
          <w:vertAlign w:val="subscript"/>
        </w:rPr>
        <w:t>0</w:t>
      </w:r>
      <w:r w:rsidR="00806D51">
        <w:t xml:space="preserve"> contain no markers affecting </w:t>
      </w:r>
      <w:r w:rsidR="00806D51">
        <w:rPr>
          <w:i/>
        </w:rPr>
        <w:t>Y</w:t>
      </w:r>
      <w:r>
        <w:t xml:space="preserve">.  </w:t>
      </w:r>
      <w:r w:rsidR="009D4254">
        <w:t xml:space="preserve">In regions containing two </w:t>
      </w:r>
      <w:r w:rsidR="00587B4D">
        <w:t>independent effects,</w:t>
      </w:r>
      <w:r w:rsidR="00EB1077">
        <w:t xml:space="preserve"> </w:t>
      </w:r>
      <w:r w:rsidR="009D4254">
        <w:t xml:space="preserve">marker </w:t>
      </w:r>
      <w:r w:rsidR="009D4254" w:rsidRPr="009D4254">
        <w:rPr>
          <w:i/>
        </w:rPr>
        <w:t>X</w:t>
      </w:r>
      <w:r w:rsidR="009D4254" w:rsidRPr="009D4254">
        <w:rPr>
          <w:vertAlign w:val="subscript"/>
        </w:rPr>
        <w:t>1</w:t>
      </w:r>
      <w:r w:rsidR="00EB1077">
        <w:t xml:space="preserve"> is</w:t>
      </w:r>
      <w:r w:rsidR="009D4254">
        <w:t xml:space="preserve"> </w:t>
      </w:r>
      <w:r w:rsidR="00EB1077">
        <w:t xml:space="preserve">chosen </w:t>
      </w:r>
      <w:proofErr w:type="gramStart"/>
      <w:r w:rsidR="00EB1077">
        <w:t>when</w:t>
      </w:r>
      <w:r w:rsidR="009D4254">
        <w:t xml:space="preserve"> </w:t>
      </w:r>
      <w:proofErr w:type="gramEnd"/>
      <w:r w:rsidR="009D4254" w:rsidRPr="009D4254">
        <w:rPr>
          <w:position w:val="-16"/>
        </w:rPr>
        <w:object w:dxaOrig="1100" w:dyaOrig="440">
          <v:shape id="_x0000_i1032" type="#_x0000_t75" style="width:54.75pt;height:21.75pt" o:ole="">
            <v:imagedata r:id="rId21" o:title=""/>
          </v:shape>
          <o:OLEObject Type="Embed" ProgID="Equation.3" ShapeID="_x0000_i1032" DrawAspect="Content" ObjectID="_1523085682" r:id="rId22"/>
        </w:object>
      </w:r>
      <w:r w:rsidR="00EB1077">
        <w:t xml:space="preserve">, with </w:t>
      </w:r>
      <w:r w:rsidR="00EB1077" w:rsidRPr="00EB1077">
        <w:rPr>
          <w:i/>
        </w:rPr>
        <w:t>X</w:t>
      </w:r>
      <w:r w:rsidR="00EB1077" w:rsidRPr="00EB1077">
        <w:rPr>
          <w:vertAlign w:val="subscript"/>
        </w:rPr>
        <w:t>2</w:t>
      </w:r>
      <w:r w:rsidR="00EB1077">
        <w:t xml:space="preserve"> chosen otherwise</w:t>
      </w:r>
      <w:r w:rsidR="006D2896">
        <w:t xml:space="preserve">.  In regions containing one effect, the corresponding marker is chosen, and in regions containing no effects a random marker is chosen </w:t>
      </w:r>
      <w:proofErr w:type="gramStart"/>
      <w:r w:rsidR="006D2896">
        <w:t xml:space="preserve">with </w:t>
      </w:r>
      <w:proofErr w:type="gramEnd"/>
      <w:r w:rsidR="006D2896" w:rsidRPr="00527E66">
        <w:rPr>
          <w:position w:val="-10"/>
        </w:rPr>
        <w:object w:dxaOrig="780" w:dyaOrig="360">
          <v:shape id="_x0000_i1033" type="#_x0000_t75" style="width:39pt;height:18pt" o:ole="">
            <v:imagedata r:id="rId23" o:title=""/>
          </v:shape>
          <o:OLEObject Type="Embed" ProgID="Equation.3" ShapeID="_x0000_i1033" DrawAspect="Content" ObjectID="_1523085683" r:id="rId24"/>
        </w:object>
      </w:r>
      <w:r w:rsidR="006D2896">
        <w:t>.  (I</w:t>
      </w:r>
      <w:r w:rsidR="009D4254">
        <w:t xml:space="preserve">n practice, the </w:t>
      </w:r>
      <w:r w:rsidR="006D2896">
        <w:t xml:space="preserve">marker </w:t>
      </w:r>
      <w:r w:rsidR="009D4254">
        <w:t>selection will depend on estimated effects; for convenience we</w:t>
      </w:r>
      <w:r w:rsidR="006D2896">
        <w:t xml:space="preserve"> ignore sampling variation and selection bias here</w:t>
      </w:r>
      <w:r w:rsidR="009D4254">
        <w:t>.</w:t>
      </w:r>
      <w:r w:rsidR="006D2896">
        <w:t>)</w:t>
      </w:r>
      <w:r w:rsidR="009D4254">
        <w:t xml:space="preserve">  </w:t>
      </w:r>
      <w:r w:rsidR="00806D51" w:rsidRPr="009D4254">
        <w:t>Consider</w:t>
      </w:r>
      <w:r w:rsidR="00806D51">
        <w:t xml:space="preserve"> </w:t>
      </w:r>
      <w:r w:rsidR="00806D51" w:rsidRPr="00527E66">
        <w:rPr>
          <w:i/>
        </w:rPr>
        <w:sym w:font="Symbol" w:char="F062"/>
      </w:r>
      <w:r w:rsidR="00806D51" w:rsidRPr="00527E66">
        <w:rPr>
          <w:vertAlign w:val="subscript"/>
        </w:rPr>
        <w:t>1</w:t>
      </w:r>
      <w:r w:rsidR="00806D51">
        <w:t xml:space="preserve">, </w:t>
      </w:r>
      <w:r w:rsidR="00806D51" w:rsidRPr="00527E66">
        <w:rPr>
          <w:i/>
        </w:rPr>
        <w:sym w:font="Symbol" w:char="F062"/>
      </w:r>
      <w:r w:rsidR="00806D51" w:rsidRPr="00527E66">
        <w:rPr>
          <w:vertAlign w:val="subscript"/>
        </w:rPr>
        <w:t>2</w:t>
      </w:r>
      <w:r w:rsidR="009D4254">
        <w:t xml:space="preserve"> </w:t>
      </w:r>
      <w:r w:rsidR="00806D51">
        <w:t xml:space="preserve">as random effects, drawn independently from a common distribution </w:t>
      </w:r>
      <w:r w:rsidR="002F3081" w:rsidRPr="002F3081">
        <w:rPr>
          <w:i/>
        </w:rPr>
        <w:t>F</w:t>
      </w:r>
      <w:r w:rsidR="002F3081">
        <w:t xml:space="preserve"> </w:t>
      </w:r>
      <w:r w:rsidR="00806D51">
        <w:t xml:space="preserve">with variance </w:t>
      </w:r>
      <w:r w:rsidR="00806D51" w:rsidRPr="00806D51">
        <w:rPr>
          <w:i/>
        </w:rPr>
        <w:sym w:font="Symbol" w:char="F073"/>
      </w:r>
      <w:r w:rsidR="00806D51" w:rsidRPr="00806D51">
        <w:rPr>
          <w:vertAlign w:val="superscript"/>
        </w:rPr>
        <w:t>2</w:t>
      </w:r>
      <w:r w:rsidR="00806D51">
        <w:t xml:space="preserve">. </w:t>
      </w:r>
      <w:r w:rsidR="009D4254">
        <w:t xml:space="preserve"> </w:t>
      </w:r>
      <w:r w:rsidR="005C71E0">
        <w:t>Using (1) and (2)</w:t>
      </w:r>
      <w:r w:rsidR="00806D51">
        <w:t xml:space="preserve"> the covariance between </w:t>
      </w:r>
      <w:r w:rsidR="00806D51">
        <w:rPr>
          <w:i/>
        </w:rPr>
        <w:t xml:space="preserve">Y </w:t>
      </w:r>
      <w:r w:rsidR="00806D51">
        <w:t xml:space="preserve">and the score </w:t>
      </w:r>
      <w:proofErr w:type="spellStart"/>
      <w:r w:rsidR="00161F29" w:rsidRPr="00161F29">
        <w:rPr>
          <w:i/>
        </w:rPr>
        <w:t>S</w:t>
      </w:r>
      <w:r w:rsidR="00161F29" w:rsidRPr="00161F29">
        <w:rPr>
          <w:i/>
          <w:vertAlign w:val="subscript"/>
        </w:rPr>
        <w:t>marg</w:t>
      </w:r>
      <w:proofErr w:type="spellEnd"/>
      <w:r w:rsidR="00161F29">
        <w:t xml:space="preserve"> composed of marginal effects </w:t>
      </w:r>
      <w:r w:rsidR="00806D51">
        <w:t>is</w:t>
      </w:r>
    </w:p>
    <w:p w:rsidR="00806D51" w:rsidRDefault="00FE4A97" w:rsidP="004333A7">
      <w:pPr>
        <w:spacing w:line="480" w:lineRule="auto"/>
      </w:pPr>
      <w:r w:rsidRPr="00EB1077">
        <w:rPr>
          <w:position w:val="-24"/>
        </w:rPr>
        <w:object w:dxaOrig="6920" w:dyaOrig="600">
          <v:shape id="_x0000_i1034" type="#_x0000_t75" style="width:345.75pt;height:30pt" o:ole="">
            <v:imagedata r:id="rId25" o:title=""/>
          </v:shape>
          <o:OLEObject Type="Embed" ProgID="Equation.3" ShapeID="_x0000_i1034" DrawAspect="Content" ObjectID="_1523085684" r:id="rId26"/>
        </w:object>
      </w:r>
    </w:p>
    <w:p w:rsidR="00EB1077" w:rsidRPr="00EB1077" w:rsidRDefault="00EB1077" w:rsidP="004333A7">
      <w:pPr>
        <w:spacing w:line="480" w:lineRule="auto"/>
      </w:pPr>
      <w:proofErr w:type="gramStart"/>
      <w:r>
        <w:t>the</w:t>
      </w:r>
      <w:proofErr w:type="gramEnd"/>
      <w:r>
        <w:t xml:space="preserve"> factor of 2 in the first term reflecting symmetry in contributions from </w:t>
      </w:r>
      <w:r w:rsidRPr="009D4254">
        <w:rPr>
          <w:position w:val="-16"/>
        </w:rPr>
        <w:object w:dxaOrig="1100" w:dyaOrig="440">
          <v:shape id="_x0000_i1035" type="#_x0000_t75" style="width:54.75pt;height:21.75pt" o:ole="">
            <v:imagedata r:id="rId21" o:title=""/>
          </v:shape>
          <o:OLEObject Type="Embed" ProgID="Equation.3" ShapeID="_x0000_i1035" DrawAspect="Content" ObjectID="_1523085685" r:id="rId27"/>
        </w:object>
      </w:r>
      <w:r>
        <w:t xml:space="preserve">  </w:t>
      </w:r>
      <w:proofErr w:type="spellStart"/>
      <w:r>
        <w:t>and</w:t>
      </w:r>
      <w:proofErr w:type="spellEnd"/>
      <w:r>
        <w:t xml:space="preserve"> </w:t>
      </w:r>
      <w:r w:rsidRPr="009D4254">
        <w:rPr>
          <w:position w:val="-16"/>
        </w:rPr>
        <w:object w:dxaOrig="1120" w:dyaOrig="440">
          <v:shape id="_x0000_i1036" type="#_x0000_t75" style="width:56.25pt;height:21.75pt" o:ole="">
            <v:imagedata r:id="rId28" o:title=""/>
          </v:shape>
          <o:OLEObject Type="Embed" ProgID="Equation.3" ShapeID="_x0000_i1036" DrawAspect="Content" ObjectID="_1523085686" r:id="rId29"/>
        </w:object>
      </w:r>
      <w:r>
        <w:t xml:space="preserve">.  Since </w:t>
      </w:r>
      <w:r w:rsidRPr="00527E66">
        <w:rPr>
          <w:i/>
        </w:rPr>
        <w:sym w:font="Symbol" w:char="F062"/>
      </w:r>
      <w:r w:rsidRPr="00527E66">
        <w:rPr>
          <w:vertAlign w:val="subscript"/>
        </w:rPr>
        <w:t>1</w:t>
      </w:r>
      <w:r>
        <w:t xml:space="preserve">, </w:t>
      </w:r>
      <w:r w:rsidRPr="00527E66">
        <w:rPr>
          <w:i/>
        </w:rPr>
        <w:sym w:font="Symbol" w:char="F062"/>
      </w:r>
      <w:r w:rsidRPr="00527E66">
        <w:rPr>
          <w:vertAlign w:val="subscript"/>
        </w:rPr>
        <w:t>2</w:t>
      </w:r>
      <w:r>
        <w:t xml:space="preserve"> are assumed independent,</w:t>
      </w:r>
    </w:p>
    <w:p w:rsidR="00EB1077" w:rsidRDefault="00B05C5A" w:rsidP="007164E7">
      <w:pPr>
        <w:tabs>
          <w:tab w:val="right" w:pos="8789"/>
        </w:tabs>
        <w:spacing w:line="480" w:lineRule="auto"/>
      </w:pPr>
      <w:r w:rsidRPr="00EB1077">
        <w:rPr>
          <w:position w:val="-24"/>
        </w:rPr>
        <w:object w:dxaOrig="6100" w:dyaOrig="600">
          <v:shape id="_x0000_i1037" type="#_x0000_t75" style="width:305.25pt;height:30pt" o:ole="">
            <v:imagedata r:id="rId30" o:title=""/>
          </v:shape>
          <o:OLEObject Type="Embed" ProgID="Equation.3" ShapeID="_x0000_i1037" DrawAspect="Content" ObjectID="_1523085687" r:id="rId31"/>
        </w:object>
      </w:r>
      <w:r w:rsidR="005C71E0">
        <w:tab/>
        <w:t>(3</w:t>
      </w:r>
      <w:r w:rsidR="00FE4A97">
        <w:t>)</w:t>
      </w:r>
    </w:p>
    <w:p w:rsidR="00806D51" w:rsidRDefault="002B7F8A" w:rsidP="004333A7">
      <w:pPr>
        <w:spacing w:line="480" w:lineRule="auto"/>
      </w:pPr>
      <w:r>
        <w:t>Suppose</w:t>
      </w:r>
      <w:r w:rsidR="00965274">
        <w:t xml:space="preserve"> the effects </w:t>
      </w:r>
      <w:r w:rsidRPr="002B7F8A">
        <w:rPr>
          <w:i/>
        </w:rPr>
        <w:sym w:font="Symbol" w:char="F062"/>
      </w:r>
      <w:r>
        <w:t xml:space="preserve"> have </w:t>
      </w:r>
      <w:r w:rsidR="00CD6CB9">
        <w:t>be</w:t>
      </w:r>
      <w:r>
        <w:t>en</w:t>
      </w:r>
      <w:r w:rsidR="00965274">
        <w:t xml:space="preserve"> estimated from a sample of size </w:t>
      </w:r>
      <w:r w:rsidR="00965274" w:rsidRPr="00965274">
        <w:rPr>
          <w:i/>
        </w:rPr>
        <w:t>n</w:t>
      </w:r>
      <w:r w:rsidR="00EB1077">
        <w:t>.  T</w:t>
      </w:r>
      <w:r w:rsidR="00CD6CB9">
        <w:t>he</w:t>
      </w:r>
      <w:r w:rsidR="00507F1C">
        <w:t>n the</w:t>
      </w:r>
      <w:r w:rsidR="00CD6CB9">
        <w:t xml:space="preserve"> estimated gene score has variance</w:t>
      </w:r>
    </w:p>
    <w:p w:rsidR="005C71E0" w:rsidRDefault="005C71E0" w:rsidP="005C71E0">
      <w:pPr>
        <w:spacing w:line="480" w:lineRule="auto"/>
        <w:rPr>
          <w:position w:val="-46"/>
        </w:rPr>
      </w:pPr>
      <w:r w:rsidRPr="0076039E">
        <w:rPr>
          <w:position w:val="-14"/>
        </w:rPr>
        <w:object w:dxaOrig="7400" w:dyaOrig="420">
          <v:shape id="_x0000_i1038" type="#_x0000_t75" style="width:369.75pt;height:21pt" o:ole="">
            <v:imagedata r:id="rId32" o:title=""/>
          </v:shape>
          <o:OLEObject Type="Embed" ProgID="Equation.3" ShapeID="_x0000_i1038" DrawAspect="Content" ObjectID="_1523085688" r:id="rId33"/>
        </w:object>
      </w:r>
    </w:p>
    <w:p w:rsidR="005C71E0" w:rsidRDefault="005C71E0" w:rsidP="005C71E0">
      <w:pPr>
        <w:spacing w:line="480" w:lineRule="auto"/>
      </w:pPr>
      <w:proofErr w:type="gramStart"/>
      <w:r>
        <w:t>where</w:t>
      </w:r>
      <w:proofErr w:type="gramEnd"/>
      <w:r>
        <w:t xml:space="preserve"> </w:t>
      </w:r>
      <w:bookmarkStart w:id="14" w:name="OLE_LINK11"/>
      <w:bookmarkStart w:id="15" w:name="OLE_LINK12"/>
      <w:r w:rsidRPr="00780974">
        <w:rPr>
          <w:position w:val="-14"/>
        </w:rPr>
        <w:object w:dxaOrig="960" w:dyaOrig="360">
          <v:shape id="_x0000_i1039" type="#_x0000_t75" style="width:48pt;height:18pt" o:ole="">
            <v:imagedata r:id="rId34" o:title=""/>
          </v:shape>
          <o:OLEObject Type="Embed" ProgID="Equation.3" ShapeID="_x0000_i1039" DrawAspect="Content" ObjectID="_1523085689" r:id="rId35"/>
        </w:object>
      </w:r>
      <w:bookmarkEnd w:id="14"/>
      <w:bookmarkEnd w:id="15"/>
      <w:r>
        <w:t xml:space="preserve"> denotes the </w:t>
      </w:r>
      <w:bookmarkStart w:id="16" w:name="OLE_LINK13"/>
      <w:bookmarkStart w:id="17" w:name="OLE_LINK14"/>
      <w:r>
        <w:t xml:space="preserve">sampling variance of the </w:t>
      </w:r>
      <w:r w:rsidR="002B7F8A">
        <w:t>estimated gene score.   Since the gene score includes one marker per independent region, the sampling variance</w:t>
      </w:r>
      <w:r>
        <w:t xml:space="preserve"> is equal to the residual variance divided by </w:t>
      </w:r>
      <w:r w:rsidRPr="007A4AD5">
        <w:rPr>
          <w:i/>
        </w:rPr>
        <w:t>n</w:t>
      </w:r>
      <w:r w:rsidR="002B7F8A" w:rsidRPr="002B7F8A">
        <w:t xml:space="preserve">, and </w:t>
      </w:r>
      <w:r>
        <w:t>we have</w:t>
      </w:r>
    </w:p>
    <w:bookmarkStart w:id="18" w:name="OLE_LINK39"/>
    <w:bookmarkStart w:id="19" w:name="OLE_LINK40"/>
    <w:bookmarkStart w:id="20" w:name="OLE_LINK7"/>
    <w:bookmarkStart w:id="21" w:name="OLE_LINK8"/>
    <w:bookmarkEnd w:id="16"/>
    <w:bookmarkEnd w:id="17"/>
    <w:p w:rsidR="00226F55" w:rsidRDefault="005E36EE" w:rsidP="005E36EE">
      <w:pPr>
        <w:tabs>
          <w:tab w:val="right" w:pos="8789"/>
        </w:tabs>
        <w:spacing w:line="480" w:lineRule="auto"/>
      </w:pPr>
      <w:r w:rsidRPr="005E36EE">
        <w:rPr>
          <w:position w:val="-118"/>
        </w:rPr>
        <w:object w:dxaOrig="7440" w:dyaOrig="2480">
          <v:shape id="_x0000_i1040" type="#_x0000_t75" style="width:372pt;height:122.25pt" o:ole="">
            <v:imagedata r:id="rId36" o:title=""/>
          </v:shape>
          <o:OLEObject Type="Embed" ProgID="Equation.3" ShapeID="_x0000_i1040" DrawAspect="Content" ObjectID="_1523085690" r:id="rId37"/>
        </w:object>
      </w:r>
      <w:bookmarkEnd w:id="18"/>
      <w:bookmarkEnd w:id="19"/>
      <w:bookmarkEnd w:id="20"/>
      <w:bookmarkEnd w:id="21"/>
      <w:r>
        <w:tab/>
        <w:t>(4</w:t>
      </w:r>
      <w:r w:rsidR="00FE4A97">
        <w:t>)</w:t>
      </w:r>
    </w:p>
    <w:p w:rsidR="00226F55" w:rsidRDefault="005E36EE" w:rsidP="004333A7">
      <w:pPr>
        <w:spacing w:line="480" w:lineRule="auto"/>
      </w:pPr>
      <w:r>
        <w:t>Using (3) and (4</w:t>
      </w:r>
      <w:r w:rsidR="00FE4A97">
        <w:t>) t</w:t>
      </w:r>
      <w:r w:rsidR="00226F55">
        <w:t>he coefficient of determination for the marginal model is</w:t>
      </w:r>
    </w:p>
    <w:p w:rsidR="00226F55" w:rsidRPr="00806D51" w:rsidRDefault="006D2896" w:rsidP="004333A7">
      <w:pPr>
        <w:spacing w:line="480" w:lineRule="auto"/>
      </w:pPr>
      <w:r w:rsidRPr="005E36EE">
        <w:rPr>
          <w:position w:val="-36"/>
        </w:rPr>
        <w:object w:dxaOrig="5380" w:dyaOrig="840">
          <v:shape id="_x0000_i1041" type="#_x0000_t75" style="width:268.5pt;height:42pt" o:ole="">
            <v:imagedata r:id="rId38" o:title=""/>
          </v:shape>
          <o:OLEObject Type="Embed" ProgID="Equation.3" ShapeID="_x0000_i1041" DrawAspect="Content" ObjectID="_1523085691" r:id="rId39"/>
        </w:object>
      </w:r>
    </w:p>
    <w:p w:rsidR="00103AA8" w:rsidRDefault="00103AA8" w:rsidP="004333A7">
      <w:pPr>
        <w:spacing w:line="480" w:lineRule="auto"/>
      </w:pPr>
      <w:r>
        <w:t xml:space="preserve">For comparison we also consider the case in which one random marker is chosen </w:t>
      </w:r>
      <w:r w:rsidR="00B94D8B">
        <w:t xml:space="preserve">from </w:t>
      </w:r>
      <w:r w:rsidR="00B05C5A">
        <w:t>each correlated pair</w:t>
      </w:r>
      <w:r w:rsidR="004073E2">
        <w:t xml:space="preserve">.  Denoting this gene score by </w:t>
      </w:r>
      <w:proofErr w:type="spellStart"/>
      <w:r w:rsidR="004073E2" w:rsidRPr="004073E2">
        <w:rPr>
          <w:i/>
        </w:rPr>
        <w:t>S</w:t>
      </w:r>
      <w:r w:rsidR="004073E2" w:rsidRPr="004073E2">
        <w:rPr>
          <w:i/>
          <w:vertAlign w:val="subscript"/>
        </w:rPr>
        <w:t>rand</w:t>
      </w:r>
      <w:proofErr w:type="spellEnd"/>
      <w:r w:rsidR="004073E2">
        <w:t xml:space="preserve">, </w:t>
      </w:r>
      <w:r w:rsidR="002B7F8A">
        <w:t xml:space="preserve">along the same lines as above </w:t>
      </w:r>
      <w:proofErr w:type="gramStart"/>
      <w:r w:rsidR="004073E2">
        <w:t>we</w:t>
      </w:r>
      <w:proofErr w:type="gramEnd"/>
      <w:r w:rsidR="004073E2">
        <w:t xml:space="preserve"> have</w:t>
      </w:r>
    </w:p>
    <w:p w:rsidR="004073E2" w:rsidRDefault="005B0FE4" w:rsidP="004333A7">
      <w:pPr>
        <w:spacing w:line="480" w:lineRule="auto"/>
      </w:pPr>
      <w:r w:rsidRPr="004073E2">
        <w:rPr>
          <w:position w:val="-88"/>
        </w:rPr>
        <w:object w:dxaOrig="6740" w:dyaOrig="1560">
          <v:shape id="_x0000_i1042" type="#_x0000_t75" style="width:336.75pt;height:78pt" o:ole="">
            <v:imagedata r:id="rId40" o:title=""/>
          </v:shape>
          <o:OLEObject Type="Embed" ProgID="Equation.3" ShapeID="_x0000_i1042" DrawAspect="Content" ObjectID="_1523085692" r:id="rId41"/>
        </w:object>
      </w:r>
    </w:p>
    <w:p w:rsidR="00CD6CB9" w:rsidRDefault="00B94D8B" w:rsidP="004333A7">
      <w:pPr>
        <w:spacing w:line="480" w:lineRule="auto"/>
      </w:pPr>
      <w:r>
        <w:t>Now consider</w:t>
      </w:r>
      <w:r w:rsidR="006D2896">
        <w:t xml:space="preserve"> a gene score, </w:t>
      </w:r>
      <w:bookmarkStart w:id="22" w:name="OLE_LINK63"/>
      <w:bookmarkStart w:id="23" w:name="OLE_LINK64"/>
      <w:bookmarkStart w:id="24" w:name="OLE_LINK15"/>
      <w:bookmarkStart w:id="25" w:name="OLE_LINK20"/>
      <w:proofErr w:type="spellStart"/>
      <w:r w:rsidR="006D2896" w:rsidRPr="00C376CE">
        <w:rPr>
          <w:i/>
        </w:rPr>
        <w:t>S</w:t>
      </w:r>
      <w:r w:rsidR="006D2896" w:rsidRPr="00C376CE">
        <w:rPr>
          <w:i/>
          <w:vertAlign w:val="subscript"/>
        </w:rPr>
        <w:t>joint</w:t>
      </w:r>
      <w:bookmarkEnd w:id="22"/>
      <w:bookmarkEnd w:id="23"/>
      <w:proofErr w:type="spellEnd"/>
      <w:r w:rsidR="006D2896">
        <w:t xml:space="preserve"> </w:t>
      </w:r>
      <w:bookmarkEnd w:id="24"/>
      <w:bookmarkEnd w:id="25"/>
      <w:r w:rsidR="005B0FE4">
        <w:t>in which both effects are included from</w:t>
      </w:r>
      <w:r w:rsidR="00CD6CB9">
        <w:t xml:space="preserve"> region</w:t>
      </w:r>
      <w:r w:rsidR="005B0FE4">
        <w:t>s with</w:t>
      </w:r>
      <w:r w:rsidR="00587B4D">
        <w:t xml:space="preserve"> </w:t>
      </w:r>
      <w:r w:rsidR="00081721">
        <w:t xml:space="preserve">two </w:t>
      </w:r>
      <w:r w:rsidR="00587B4D">
        <w:t>independent effects</w:t>
      </w:r>
      <w:r w:rsidR="00081721">
        <w:t xml:space="preserve">, with other regions treated identically to </w:t>
      </w:r>
      <w:proofErr w:type="spellStart"/>
      <w:r w:rsidR="00081721" w:rsidRPr="00081721">
        <w:rPr>
          <w:i/>
        </w:rPr>
        <w:t>S</w:t>
      </w:r>
      <w:r w:rsidR="00081721" w:rsidRPr="00081721">
        <w:rPr>
          <w:i/>
          <w:vertAlign w:val="subscript"/>
        </w:rPr>
        <w:t>marg</w:t>
      </w:r>
      <w:proofErr w:type="spellEnd"/>
      <w:r w:rsidR="005B0FE4">
        <w:t xml:space="preserve">.  </w:t>
      </w:r>
      <w:r w:rsidR="00081721">
        <w:t>For a</w:t>
      </w:r>
      <w:r>
        <w:t xml:space="preserve"> region </w:t>
      </w:r>
      <w:r w:rsidR="00081721">
        <w:t xml:space="preserve">with two effects </w:t>
      </w:r>
      <w:r>
        <w:t>t</w:t>
      </w:r>
      <w:r w:rsidR="00CD6CB9">
        <w:t xml:space="preserve">he covariance between </w:t>
      </w:r>
      <w:r w:rsidR="00CD6CB9">
        <w:rPr>
          <w:i/>
        </w:rPr>
        <w:t>Y</w:t>
      </w:r>
      <w:r w:rsidR="00CD6CB9">
        <w:t xml:space="preserve"> and the fitted values </w:t>
      </w:r>
      <w:r w:rsidR="00081721">
        <w:t xml:space="preserve">from a joint model </w:t>
      </w:r>
      <w:r w:rsidR="00CD6CB9">
        <w:t>is</w:t>
      </w:r>
    </w:p>
    <w:p w:rsidR="00CD6CB9" w:rsidRPr="00CD6CB9" w:rsidRDefault="00CD6CB9" w:rsidP="00081721">
      <w:pPr>
        <w:tabs>
          <w:tab w:val="right" w:pos="8789"/>
        </w:tabs>
        <w:spacing w:line="480" w:lineRule="auto"/>
      </w:pPr>
      <w:r w:rsidRPr="000B24EC">
        <w:rPr>
          <w:position w:val="-10"/>
        </w:rPr>
        <w:object w:dxaOrig="6080" w:dyaOrig="360">
          <v:shape id="_x0000_i1043" type="#_x0000_t75" style="width:303.75pt;height:18pt" o:ole="">
            <v:imagedata r:id="rId42" o:title=""/>
          </v:shape>
          <o:OLEObject Type="Embed" ProgID="Equation.3" ShapeID="_x0000_i1043" DrawAspect="Content" ObjectID="_1523085693" r:id="rId43"/>
        </w:object>
      </w:r>
      <w:r w:rsidR="00081721">
        <w:tab/>
        <w:t>(5)</w:t>
      </w:r>
    </w:p>
    <w:p w:rsidR="00CD6CB9" w:rsidRDefault="00081721" w:rsidP="004333A7">
      <w:pPr>
        <w:spacing w:line="480" w:lineRule="auto"/>
      </w:pPr>
      <w:r>
        <w:lastRenderedPageBreak/>
        <w:t xml:space="preserve">Recalling that </w:t>
      </w:r>
      <w:r w:rsidRPr="00527E66">
        <w:rPr>
          <w:i/>
        </w:rPr>
        <w:sym w:font="Symbol" w:char="F062"/>
      </w:r>
      <w:r w:rsidRPr="00527E66">
        <w:rPr>
          <w:vertAlign w:val="subscript"/>
        </w:rPr>
        <w:t>1</w:t>
      </w:r>
      <w:r>
        <w:t xml:space="preserve"> and </w:t>
      </w:r>
      <w:r w:rsidRPr="00527E66">
        <w:rPr>
          <w:i/>
        </w:rPr>
        <w:sym w:font="Symbol" w:char="F062"/>
      </w:r>
      <w:proofErr w:type="gramStart"/>
      <w:r w:rsidRPr="00527E66">
        <w:rPr>
          <w:vertAlign w:val="subscript"/>
        </w:rPr>
        <w:t>2</w:t>
      </w:r>
      <w:r>
        <w:t xml:space="preserve">  are</w:t>
      </w:r>
      <w:proofErr w:type="gramEnd"/>
      <w:r>
        <w:t xml:space="preserve"> assumed independent, </w:t>
      </w:r>
      <w:r w:rsidR="00EE573D">
        <w:t xml:space="preserve">the covariance between the </w:t>
      </w:r>
      <w:r w:rsidR="00EE573D" w:rsidRPr="00EE573D">
        <w:rPr>
          <w:i/>
        </w:rPr>
        <w:t>Y</w:t>
      </w:r>
      <w:r w:rsidR="00EE573D">
        <w:t xml:space="preserve"> </w:t>
      </w:r>
      <w:r w:rsidR="00C376CE">
        <w:t xml:space="preserve">and </w:t>
      </w:r>
      <w:proofErr w:type="spellStart"/>
      <w:r w:rsidR="00C376CE" w:rsidRPr="00C376CE">
        <w:rPr>
          <w:i/>
        </w:rPr>
        <w:t>S</w:t>
      </w:r>
      <w:r w:rsidR="00C376CE" w:rsidRPr="00C376CE">
        <w:rPr>
          <w:i/>
          <w:vertAlign w:val="subscript"/>
        </w:rPr>
        <w:t>joint</w:t>
      </w:r>
      <w:proofErr w:type="spellEnd"/>
      <w:r w:rsidR="003602FD">
        <w:t xml:space="preserve"> from the joint model </w:t>
      </w:r>
      <w:r>
        <w:t>easily follows as</w:t>
      </w:r>
    </w:p>
    <w:p w:rsidR="003602FD" w:rsidRDefault="00FE4A97" w:rsidP="004333A7">
      <w:pPr>
        <w:spacing w:line="480" w:lineRule="auto"/>
      </w:pPr>
      <w:r w:rsidRPr="00C376CE">
        <w:rPr>
          <w:position w:val="-14"/>
        </w:rPr>
        <w:object w:dxaOrig="4080" w:dyaOrig="400">
          <v:shape id="_x0000_i1044" type="#_x0000_t75" style="width:204pt;height:20.25pt" o:ole="">
            <v:imagedata r:id="rId44" o:title=""/>
          </v:shape>
          <o:OLEObject Type="Embed" ProgID="Equation.3" ShapeID="_x0000_i1044" DrawAspect="Content" ObjectID="_1523085694" r:id="rId45"/>
        </w:object>
      </w:r>
    </w:p>
    <w:p w:rsidR="00D526CC" w:rsidRDefault="001E168E" w:rsidP="004333A7">
      <w:pPr>
        <w:spacing w:line="480" w:lineRule="auto"/>
      </w:pPr>
      <w:r>
        <w:t xml:space="preserve"> </w:t>
      </w:r>
      <w:r w:rsidR="004C515E">
        <w:t xml:space="preserve">Standard </w:t>
      </w:r>
      <w:r w:rsidR="002379AA">
        <w:t xml:space="preserve">linear regression </w:t>
      </w:r>
      <w:r w:rsidR="004C515E">
        <w:t>theory gives the variance-</w:t>
      </w:r>
      <w:r w:rsidR="00D526CC">
        <w:t xml:space="preserve">covariance matrix of </w:t>
      </w:r>
      <w:r w:rsidR="00D526CC" w:rsidRPr="00750BD8">
        <w:rPr>
          <w:position w:val="-10"/>
        </w:rPr>
        <w:object w:dxaOrig="880" w:dyaOrig="380">
          <v:shape id="_x0000_i1045" type="#_x0000_t75" style="width:44.25pt;height:18.75pt" o:ole="">
            <v:imagedata r:id="rId46" o:title=""/>
          </v:shape>
          <o:OLEObject Type="Embed" ProgID="Equation.3" ShapeID="_x0000_i1045" DrawAspect="Content" ObjectID="_1523085695" r:id="rId47"/>
        </w:object>
      </w:r>
      <w:r w:rsidR="00D526CC">
        <w:t xml:space="preserve"> as</w:t>
      </w:r>
      <w:r w:rsidR="002379AA">
        <w:t xml:space="preserve"> the residual variance </w:t>
      </w:r>
      <w:proofErr w:type="gramStart"/>
      <w:r w:rsidR="002379AA">
        <w:t xml:space="preserve">times </w:t>
      </w:r>
      <w:proofErr w:type="gramEnd"/>
      <w:r w:rsidR="002379AA" w:rsidRPr="00750BD8">
        <w:rPr>
          <w:position w:val="-10"/>
        </w:rPr>
        <w:object w:dxaOrig="820" w:dyaOrig="360">
          <v:shape id="_x0000_i1046" type="#_x0000_t75" style="width:41.25pt;height:18pt" o:ole="">
            <v:imagedata r:id="rId48" o:title=""/>
          </v:shape>
          <o:OLEObject Type="Embed" ProgID="Equation.3" ShapeID="_x0000_i1046" DrawAspect="Content" ObjectID="_1523085696" r:id="rId49"/>
        </w:object>
      </w:r>
      <w:r w:rsidR="002379AA">
        <w:t xml:space="preserve">, where </w:t>
      </w:r>
      <w:r w:rsidR="002379AA" w:rsidRPr="009A0DA1">
        <w:rPr>
          <w:position w:val="-4"/>
        </w:rPr>
        <w:object w:dxaOrig="260" w:dyaOrig="260">
          <v:shape id="_x0000_i1047" type="#_x0000_t75" style="width:12.75pt;height:12.75pt" o:ole="">
            <v:imagedata r:id="rId50" o:title=""/>
          </v:shape>
          <o:OLEObject Type="Embed" ProgID="Equation.3" ShapeID="_x0000_i1047" DrawAspect="Content" ObjectID="_1523085697" r:id="rId51"/>
        </w:object>
      </w:r>
      <w:r w:rsidR="002379AA">
        <w:t xml:space="preserve"> is the design matrix. Using (5) and recalling that all variables are standardised</w:t>
      </w:r>
      <w:bookmarkStart w:id="26" w:name="OLE_LINK48"/>
      <w:bookmarkStart w:id="27" w:name="OLE_LINK49"/>
      <w:r w:rsidR="002379AA">
        <w:t xml:space="preserve">, </w:t>
      </w:r>
      <w:bookmarkEnd w:id="26"/>
      <w:bookmarkEnd w:id="27"/>
      <w:r w:rsidR="002379AA">
        <w:t>we write this as</w:t>
      </w:r>
    </w:p>
    <w:p w:rsidR="00D526CC" w:rsidRDefault="005B3839" w:rsidP="004333A7">
      <w:pPr>
        <w:spacing w:line="480" w:lineRule="auto"/>
      </w:pPr>
      <w:r w:rsidRPr="00D526CC">
        <w:rPr>
          <w:position w:val="-30"/>
        </w:rPr>
        <w:object w:dxaOrig="8100" w:dyaOrig="780">
          <v:shape id="_x0000_i1048" type="#_x0000_t75" style="width:405.75pt;height:39pt" o:ole="">
            <v:imagedata r:id="rId52" o:title=""/>
          </v:shape>
          <o:OLEObject Type="Embed" ProgID="Equation.3" ShapeID="_x0000_i1048" DrawAspect="Content" ObjectID="_1523085698" r:id="rId53"/>
        </w:object>
      </w:r>
    </w:p>
    <w:p w:rsidR="005B3839" w:rsidRDefault="004C515E" w:rsidP="004333A7">
      <w:pPr>
        <w:spacing w:line="480" w:lineRule="auto"/>
      </w:pPr>
      <w:proofErr w:type="gramStart"/>
      <w:r>
        <w:t>from</w:t>
      </w:r>
      <w:proofErr w:type="gramEnd"/>
      <w:r>
        <w:t xml:space="preserve"> which the s</w:t>
      </w:r>
      <w:r w:rsidR="003602FD">
        <w:t xml:space="preserve">ampling variance of </w:t>
      </w:r>
      <w:r w:rsidR="0051619D" w:rsidRPr="000B24EC">
        <w:rPr>
          <w:position w:val="-10"/>
        </w:rPr>
        <w:object w:dxaOrig="1320" w:dyaOrig="380">
          <v:shape id="_x0000_i1049" type="#_x0000_t75" style="width:66pt;height:18.75pt" o:ole="">
            <v:imagedata r:id="rId54" o:title=""/>
          </v:shape>
          <o:OLEObject Type="Embed" ProgID="Equation.3" ShapeID="_x0000_i1049" DrawAspect="Content" ObjectID="_1523085699" r:id="rId55"/>
        </w:object>
      </w:r>
      <w:r w:rsidR="003602FD">
        <w:t xml:space="preserve"> is</w:t>
      </w:r>
    </w:p>
    <w:p w:rsidR="005B3839" w:rsidRDefault="00B94D8B" w:rsidP="004333A7">
      <w:pPr>
        <w:spacing w:line="480" w:lineRule="auto"/>
      </w:pPr>
      <w:r w:rsidRPr="000B24EC">
        <w:rPr>
          <w:position w:val="-10"/>
        </w:rPr>
        <w:object w:dxaOrig="2680" w:dyaOrig="360">
          <v:shape id="_x0000_i1050" type="#_x0000_t75" style="width:133.5pt;height:18pt" o:ole="">
            <v:imagedata r:id="rId56" o:title=""/>
          </v:shape>
          <o:OLEObject Type="Embed" ProgID="Equation.3" ShapeID="_x0000_i1050" DrawAspect="Content" ObjectID="_1523085700" r:id="rId57"/>
        </w:object>
      </w:r>
    </w:p>
    <w:p w:rsidR="003602FD" w:rsidRDefault="003602FD" w:rsidP="004333A7">
      <w:pPr>
        <w:spacing w:line="480" w:lineRule="auto"/>
      </w:pPr>
      <w:r>
        <w:t xml:space="preserve"> </w:t>
      </w:r>
      <w:r w:rsidR="005073C1">
        <w:t xml:space="preserve">Summing this sampling variance over the </w:t>
      </w:r>
      <w:r w:rsidR="005073C1">
        <w:rPr>
          <w:i/>
        </w:rPr>
        <w:t>m</w:t>
      </w:r>
      <w:r w:rsidR="005073C1">
        <w:rPr>
          <w:i/>
        </w:rPr>
        <w:sym w:font="Symbol" w:char="F070"/>
      </w:r>
      <w:r w:rsidR="005073C1" w:rsidRPr="005073C1">
        <w:rPr>
          <w:vertAlign w:val="subscript"/>
        </w:rPr>
        <w:t>2</w:t>
      </w:r>
      <w:r w:rsidR="005073C1">
        <w:t xml:space="preserve"> regions with two effects, we obtain the</w:t>
      </w:r>
      <w:r>
        <w:t xml:space="preserve"> variance of </w:t>
      </w:r>
      <w:r w:rsidR="00EB1077">
        <w:t xml:space="preserve">the </w:t>
      </w:r>
      <w:r>
        <w:t>estimate</w:t>
      </w:r>
      <w:r w:rsidR="009443F7">
        <w:t>d</w:t>
      </w:r>
      <w:r>
        <w:t xml:space="preserve"> gene score </w:t>
      </w:r>
      <w:r w:rsidR="005073C1">
        <w:t>a</w:t>
      </w:r>
      <w:r>
        <w:t>s</w:t>
      </w:r>
    </w:p>
    <w:p w:rsidR="00D526CC" w:rsidRDefault="004C515E" w:rsidP="004333A7">
      <w:pPr>
        <w:spacing w:line="480" w:lineRule="auto"/>
      </w:pPr>
      <w:r w:rsidRPr="005B3839">
        <w:rPr>
          <w:position w:val="-14"/>
        </w:rPr>
        <w:object w:dxaOrig="6259" w:dyaOrig="420">
          <v:shape id="_x0000_i1051" type="#_x0000_t75" style="width:313.5pt;height:21pt" o:ole="">
            <v:imagedata r:id="rId58" o:title=""/>
          </v:shape>
          <o:OLEObject Type="Embed" ProgID="Equation.3" ShapeID="_x0000_i1051" DrawAspect="Content" ObjectID="_1523085701" r:id="rId59"/>
        </w:object>
      </w:r>
    </w:p>
    <w:p w:rsidR="00D526CC" w:rsidRDefault="00D526CC" w:rsidP="004333A7">
      <w:pPr>
        <w:spacing w:line="480" w:lineRule="auto"/>
      </w:pPr>
      <w:r>
        <w:t>The coefficient of deter</w:t>
      </w:r>
      <w:r w:rsidR="00836BE2">
        <w:t>mination for the joint model is</w:t>
      </w:r>
    </w:p>
    <w:p w:rsidR="00527E66" w:rsidRDefault="00FE4A97" w:rsidP="004333A7">
      <w:pPr>
        <w:spacing w:line="480" w:lineRule="auto"/>
      </w:pPr>
      <w:r w:rsidRPr="00FE4A97">
        <w:rPr>
          <w:position w:val="-30"/>
        </w:rPr>
        <w:object w:dxaOrig="5480" w:dyaOrig="720">
          <v:shape id="_x0000_i1052" type="#_x0000_t75" style="width:273.75pt;height:36pt" o:ole="">
            <v:imagedata r:id="rId60" o:title=""/>
          </v:shape>
          <o:OLEObject Type="Embed" ProgID="Equation.3" ShapeID="_x0000_i1052" DrawAspect="Content" ObjectID="_1523085702" r:id="rId61"/>
        </w:object>
      </w:r>
    </w:p>
    <w:p w:rsidR="009443F7" w:rsidRDefault="009443F7" w:rsidP="004333A7">
      <w:pPr>
        <w:spacing w:line="480" w:lineRule="auto"/>
      </w:pPr>
      <w:r>
        <w:t xml:space="preserve">From the above it is clear that the relative accuracy of pruned gene scores, constructed from marginal models, and </w:t>
      </w:r>
      <w:proofErr w:type="spellStart"/>
      <w:r>
        <w:t>unpruned</w:t>
      </w:r>
      <w:proofErr w:type="spellEnd"/>
      <w:r>
        <w:t xml:space="preserve"> gene scores, constructed from joint models, depends upon several parameters: the sample size </w:t>
      </w:r>
      <w:r>
        <w:rPr>
          <w:i/>
        </w:rPr>
        <w:t>n</w:t>
      </w:r>
      <w:r>
        <w:t xml:space="preserve">, total number of regions </w:t>
      </w:r>
      <w:r>
        <w:rPr>
          <w:i/>
        </w:rPr>
        <w:t>m</w:t>
      </w:r>
      <w:r>
        <w:t>, proportions of regions containing two (</w:t>
      </w:r>
      <w:r w:rsidRPr="0071171B">
        <w:rPr>
          <w:i/>
        </w:rPr>
        <w:sym w:font="Symbol" w:char="F070"/>
      </w:r>
      <w:r w:rsidRPr="009443F7">
        <w:rPr>
          <w:vertAlign w:val="subscript"/>
        </w:rPr>
        <w:t>2</w:t>
      </w:r>
      <w:r>
        <w:t>) and one (</w:t>
      </w:r>
      <w:r w:rsidRPr="0071171B">
        <w:rPr>
          <w:i/>
        </w:rPr>
        <w:sym w:font="Symbol" w:char="F070"/>
      </w:r>
      <w:r w:rsidRPr="009443F7">
        <w:rPr>
          <w:vertAlign w:val="subscript"/>
        </w:rPr>
        <w:t>1</w:t>
      </w:r>
      <w:r>
        <w:t xml:space="preserve">) markers in the joint models, </w:t>
      </w:r>
      <w:r w:rsidR="005B0FE4">
        <w:t xml:space="preserve">squared </w:t>
      </w:r>
      <w:r>
        <w:t xml:space="preserve">correlation </w:t>
      </w:r>
      <w:r w:rsidRPr="009443F7">
        <w:rPr>
          <w:i/>
        </w:rPr>
        <w:t>r</w:t>
      </w:r>
      <w:r w:rsidR="005B0FE4" w:rsidRPr="005B0FE4">
        <w:rPr>
          <w:vertAlign w:val="superscript"/>
        </w:rPr>
        <w:t>2</w:t>
      </w:r>
      <w:r>
        <w:t xml:space="preserve"> between genotypes in regions containing two markers, and distribution </w:t>
      </w:r>
      <w:r>
        <w:rPr>
          <w:i/>
        </w:rPr>
        <w:t>F</w:t>
      </w:r>
      <w:r>
        <w:t xml:space="preserve"> of genetic effects.</w:t>
      </w:r>
    </w:p>
    <w:p w:rsidR="00227EE1" w:rsidRDefault="009443F7" w:rsidP="004333A7">
      <w:pPr>
        <w:spacing w:line="480" w:lineRule="auto"/>
      </w:pPr>
      <w:r>
        <w:lastRenderedPageBreak/>
        <w:t xml:space="preserve">We explored the accuracy of pruned and </w:t>
      </w:r>
      <w:proofErr w:type="spellStart"/>
      <w:r>
        <w:t>unpruned</w:t>
      </w:r>
      <w:proofErr w:type="spellEnd"/>
      <w:r>
        <w:t xml:space="preserve"> gene scores under parameters typical of current studies.  The sample size was varied </w:t>
      </w:r>
      <w:r w:rsidR="005B3839">
        <w:t>between</w:t>
      </w:r>
      <w:r>
        <w:t xml:space="preserve"> 10</w:t>
      </w:r>
      <w:r w:rsidRPr="009443F7">
        <w:rPr>
          <w:vertAlign w:val="superscript"/>
        </w:rPr>
        <w:t>4</w:t>
      </w:r>
      <w:r>
        <w:t xml:space="preserve"> </w:t>
      </w:r>
      <w:r w:rsidR="005B3839">
        <w:t>and</w:t>
      </w:r>
      <w:r>
        <w:t xml:space="preserve"> 1</w:t>
      </w:r>
      <w:r w:rsidR="002D7C39">
        <w:t>0</w:t>
      </w:r>
      <w:r w:rsidR="002D7C39" w:rsidRPr="002D7C39">
        <w:rPr>
          <w:vertAlign w:val="superscript"/>
        </w:rPr>
        <w:t>6</w:t>
      </w:r>
      <w:r>
        <w:t>.  The number of regions was fixed at 10</w:t>
      </w:r>
      <w:r w:rsidRPr="002D7C39">
        <w:rPr>
          <w:vertAlign w:val="superscript"/>
        </w:rPr>
        <w:t>5</w:t>
      </w:r>
      <w:r w:rsidR="002D7C39">
        <w:t xml:space="preserve">, of which </w:t>
      </w:r>
      <w:r w:rsidR="002D7C39" w:rsidRPr="0071171B">
        <w:rPr>
          <w:i/>
        </w:rPr>
        <w:sym w:font="Symbol" w:char="F070"/>
      </w:r>
      <w:r w:rsidR="002D7C39">
        <w:rPr>
          <w:vertAlign w:val="subscript"/>
        </w:rPr>
        <w:t>0</w:t>
      </w:r>
      <w:r w:rsidR="002D7C39">
        <w:t xml:space="preserve">=0.95 contained no marker affecting the trait </w:t>
      </w:r>
      <w:r w:rsidR="00126093">
        <w:fldChar w:fldCharType="begin">
          <w:fldData xml:space="preserve">PEVuZE5vdGU+PENpdGU+PEF1dGhvcj5TdGFobDwvQXV0aG9yPjxZZWFyPjIwMTI8L1llYXI+PFJl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</w:fldData>
        </w:fldChar>
      </w:r>
      <w:r w:rsidR="008B5558">
        <w:instrText xml:space="preserve"> ADDIN EN.CITE </w:instrText>
      </w:r>
      <w:r w:rsidR="00126093">
        <w:fldChar w:fldCharType="begin">
          <w:fldData xml:space="preserve">PEVuZE5vdGU+PENpdGU+PEF1dGhvcj5TdGFobDwvQXV0aG9yPjxZZWFyPjIwMTI8L1llYXI+PFJl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</w:fldData>
        </w:fldChar>
      </w:r>
      <w:r w:rsidR="008B5558">
        <w:instrText xml:space="preserve"> ADDIN EN.CITE.DATA </w:instrText>
      </w:r>
      <w:r w:rsidR="00126093">
        <w:fldChar w:fldCharType="end"/>
      </w:r>
      <w:r w:rsidR="00126093">
        <w:fldChar w:fldCharType="separate"/>
      </w:r>
      <w:r w:rsidR="008B5558">
        <w:rPr>
          <w:noProof/>
        </w:rPr>
        <w:t>[</w:t>
      </w:r>
      <w:hyperlink w:anchor="_ENREF_4" w:tooltip="Palla, 2015 #5522" w:history="1">
        <w:r w:rsidR="007E5E82">
          <w:rPr>
            <w:noProof/>
          </w:rPr>
          <w:t>4</w:t>
        </w:r>
      </w:hyperlink>
      <w:r w:rsidR="008B5558">
        <w:rPr>
          <w:noProof/>
        </w:rPr>
        <w:t>,</w:t>
      </w:r>
      <w:hyperlink w:anchor="_ENREF_15" w:tooltip="Stahl, 2012 #3602" w:history="1">
        <w:r w:rsidR="007E5E82">
          <w:rPr>
            <w:noProof/>
          </w:rPr>
          <w:t>15</w:t>
        </w:r>
      </w:hyperlink>
      <w:r w:rsidR="008B5558">
        <w:rPr>
          <w:noProof/>
        </w:rPr>
        <w:t>]</w:t>
      </w:r>
      <w:r w:rsidR="00126093">
        <w:fldChar w:fldCharType="end"/>
      </w:r>
      <w:r w:rsidR="002D7C39">
        <w:t>.  Of the remainder we varied</w:t>
      </w:r>
      <w:r w:rsidR="006C6320">
        <w:t xml:space="preserve"> the odds</w:t>
      </w:r>
      <w:r w:rsidR="002D7C39">
        <w:t xml:space="preserve"> </w:t>
      </w:r>
      <w:r w:rsidR="002D7C39" w:rsidRPr="0071171B">
        <w:rPr>
          <w:i/>
        </w:rPr>
        <w:sym w:font="Symbol" w:char="F070"/>
      </w:r>
      <w:r w:rsidR="00723502">
        <w:rPr>
          <w:vertAlign w:val="subscript"/>
        </w:rPr>
        <w:t>2</w:t>
      </w:r>
      <w:r w:rsidR="006C6320" w:rsidRPr="006C6320">
        <w:t>:</w:t>
      </w:r>
      <w:r w:rsidR="006C6320" w:rsidRPr="0071171B">
        <w:rPr>
          <w:i/>
        </w:rPr>
        <w:sym w:font="Symbol" w:char="F070"/>
      </w:r>
      <w:r w:rsidR="00723502">
        <w:rPr>
          <w:vertAlign w:val="subscript"/>
        </w:rPr>
        <w:t>1</w:t>
      </w:r>
      <w:r w:rsidR="006C6320">
        <w:t xml:space="preserve"> to reflect different proportions of regions with one or two </w:t>
      </w:r>
      <w:r w:rsidR="00587B4D">
        <w:t>independent effects</w:t>
      </w:r>
      <w:r w:rsidR="002D7C39">
        <w:t xml:space="preserve">.  For the correlation we considered </w:t>
      </w:r>
      <w:r w:rsidR="002D7C39" w:rsidRPr="002D7C39">
        <w:rPr>
          <w:i/>
        </w:rPr>
        <w:t>r</w:t>
      </w:r>
      <w:r w:rsidR="005B3839" w:rsidRPr="005B3839">
        <w:rPr>
          <w:i/>
          <w:vertAlign w:val="superscript"/>
        </w:rPr>
        <w:t>2</w:t>
      </w:r>
      <w:r w:rsidR="002D7C39">
        <w:t xml:space="preserve">=0.1 and </w:t>
      </w:r>
      <w:r w:rsidR="002D7C39" w:rsidRPr="002D7C39">
        <w:rPr>
          <w:i/>
        </w:rPr>
        <w:t>r</w:t>
      </w:r>
      <w:r w:rsidR="005B3839" w:rsidRPr="005B3839">
        <w:rPr>
          <w:i/>
          <w:vertAlign w:val="superscript"/>
        </w:rPr>
        <w:t>2</w:t>
      </w:r>
      <w:r w:rsidR="002D7C39">
        <w:t xml:space="preserve">=0.2, values commonly used when pruning markers </w:t>
      </w:r>
      <w:r w:rsidR="00126093">
        <w:fldChar w:fldCharType="begin">
          <w:fldData xml:space="preserve">PEVuZE5vdGU+PENpdGU+PEF1dGhvcj5QYWxsYTwvQXV0aG9yPjxZZWFyPjIwMTU8L1llYXI+PFJl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</w:fldData>
        </w:fldChar>
      </w:r>
      <w:r w:rsidR="008B5558">
        <w:instrText xml:space="preserve"> ADDIN EN.CITE </w:instrText>
      </w:r>
      <w:r w:rsidR="00126093">
        <w:fldChar w:fldCharType="begin">
          <w:fldData xml:space="preserve">PEVuZE5vdGU+PENpdGU+PEF1dGhvcj5QYWxsYTwvQXV0aG9yPjxZZWFyPjIwMTU8L1llYXI+PFJl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</w:fldData>
        </w:fldChar>
      </w:r>
      <w:r w:rsidR="008B5558">
        <w:instrText xml:space="preserve"> ADDIN EN.CITE.DATA </w:instrText>
      </w:r>
      <w:r w:rsidR="00126093">
        <w:fldChar w:fldCharType="end"/>
      </w:r>
      <w:r w:rsidR="00126093">
        <w:fldChar w:fldCharType="separate"/>
      </w:r>
      <w:r w:rsidR="008B5558">
        <w:rPr>
          <w:noProof/>
        </w:rPr>
        <w:t>[</w:t>
      </w:r>
      <w:hyperlink w:anchor="_ENREF_3" w:tooltip="Purcell, 2009 #3421" w:history="1">
        <w:r w:rsidR="007E5E82">
          <w:rPr>
            <w:noProof/>
          </w:rPr>
          <w:t>3</w:t>
        </w:r>
      </w:hyperlink>
      <w:r w:rsidR="008B5558">
        <w:rPr>
          <w:noProof/>
        </w:rPr>
        <w:t>,</w:t>
      </w:r>
      <w:hyperlink w:anchor="_ENREF_4" w:tooltip="Palla, 2015 #5522" w:history="1">
        <w:r w:rsidR="007E5E82">
          <w:rPr>
            <w:noProof/>
          </w:rPr>
          <w:t>4</w:t>
        </w:r>
      </w:hyperlink>
      <w:r w:rsidR="008B5558">
        <w:rPr>
          <w:noProof/>
        </w:rPr>
        <w:t>,</w:t>
      </w:r>
      <w:hyperlink w:anchor="_ENREF_15" w:tooltip="Stahl, 2012 #3602" w:history="1">
        <w:r w:rsidR="007E5E82">
          <w:rPr>
            <w:noProof/>
          </w:rPr>
          <w:t>15</w:t>
        </w:r>
      </w:hyperlink>
      <w:r w:rsidR="008B5558">
        <w:rPr>
          <w:noProof/>
        </w:rPr>
        <w:t>]</w:t>
      </w:r>
      <w:r w:rsidR="00126093">
        <w:fldChar w:fldCharType="end"/>
      </w:r>
      <w:r w:rsidR="002D7C39">
        <w:t xml:space="preserve">, and </w:t>
      </w:r>
      <w:r w:rsidR="002D7C39" w:rsidRPr="005B3839">
        <w:rPr>
          <w:i/>
        </w:rPr>
        <w:t>r</w:t>
      </w:r>
      <w:r w:rsidR="005B3839" w:rsidRPr="005B3839">
        <w:rPr>
          <w:vertAlign w:val="superscript"/>
        </w:rPr>
        <w:t>2</w:t>
      </w:r>
      <w:r w:rsidR="002D7C39">
        <w:t xml:space="preserve">=0.95, a value sometimes used to prune markers before a joint analysis in order to reduce </w:t>
      </w:r>
      <w:proofErr w:type="spellStart"/>
      <w:r w:rsidR="002D7C39">
        <w:t>collinearity</w:t>
      </w:r>
      <w:proofErr w:type="spellEnd"/>
      <w:r w:rsidR="002D7C39">
        <w:t xml:space="preserve"> </w:t>
      </w:r>
      <w:r w:rsidR="00126093">
        <w:fldChar w:fldCharType="begin">
          <w:fldData xml:space="preserve">PEVuZE5vdGU+PENpdGU+PEF1dGhvcj5ZYW5nPC9BdXRob3I+PFllYXI+MjAxMjwvWWVhcj48UmVj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</w:fldData>
        </w:fldChar>
      </w:r>
      <w:r w:rsidR="004001FD">
        <w:instrText xml:space="preserve"> ADDIN EN.CITE </w:instrText>
      </w:r>
      <w:r w:rsidR="00126093">
        <w:fldChar w:fldCharType="begin">
          <w:fldData xml:space="preserve">PEVuZE5vdGU+PENpdGU+PEF1dGhvcj5ZYW5nPC9BdXRob3I+PFllYXI+MjAxMjwvWWVhcj48UmVj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</w:fldData>
        </w:fldChar>
      </w:r>
      <w:r w:rsidR="004001FD">
        <w:instrText xml:space="preserve"> ADDIN EN.CITE.DATA </w:instrText>
      </w:r>
      <w:r w:rsidR="00126093">
        <w:fldChar w:fldCharType="end"/>
      </w:r>
      <w:r w:rsidR="00126093">
        <w:fldChar w:fldCharType="separate"/>
      </w:r>
      <w:r w:rsidR="004001FD">
        <w:rPr>
          <w:noProof/>
        </w:rPr>
        <w:t>[</w:t>
      </w:r>
      <w:hyperlink w:anchor="_ENREF_9" w:tooltip="Yang, 2012 #5537" w:history="1">
        <w:r w:rsidR="007E5E82">
          <w:rPr>
            <w:noProof/>
          </w:rPr>
          <w:t>9</w:t>
        </w:r>
      </w:hyperlink>
      <w:r w:rsidR="004001FD">
        <w:rPr>
          <w:noProof/>
        </w:rPr>
        <w:t>]</w:t>
      </w:r>
      <w:r w:rsidR="00126093">
        <w:fldChar w:fldCharType="end"/>
      </w:r>
      <w:r w:rsidR="009A15A1">
        <w:t>.  Finally, for the distribution of genetic effects we follow</w:t>
      </w:r>
      <w:r w:rsidR="00227EE1">
        <w:t>ed</w:t>
      </w:r>
      <w:r w:rsidR="009A15A1">
        <w:t xml:space="preserve"> several authors in assuming a normal distribution on the standardised genotype scale </w:t>
      </w:r>
      <w:r w:rsidR="00126093">
        <w:fldChar w:fldCharType="begin">
          <w:fldData xml:space="preserve">PEVuZE5vdGU+PENpdGU+PEF1dGhvcj5EdWRicmlkZ2U8L0F1dGhvcj48WWVhcj4yMDEzPC9ZZWFy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ODE5LTI5PC9wYWdlcz48dm9sdW1l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</w:fldData>
        </w:fldChar>
      </w:r>
      <w:r w:rsidR="007E5E82">
        <w:instrText xml:space="preserve"> ADDIN EN.CITE </w:instrText>
      </w:r>
      <w:r w:rsidR="00126093">
        <w:fldChar w:fldCharType="begin">
          <w:fldData xml:space="preserve">PEVuZE5vdGU+PENpdGU+PEF1dGhvcj5EdWRicmlkZ2U8L0F1dGhvcj48WWVhcj4yMDEzPC9ZZWFy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ODE5LTI5PC9wYWdlcz48dm9sdW1l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</w:fldData>
        </w:fldChar>
      </w:r>
      <w:r w:rsidR="007E5E82">
        <w:instrText xml:space="preserve"> ADDIN EN.CITE.DATA </w:instrText>
      </w:r>
      <w:r w:rsidR="00126093">
        <w:fldChar w:fldCharType="end"/>
      </w:r>
      <w:r w:rsidR="00126093">
        <w:fldChar w:fldCharType="separate"/>
      </w:r>
      <w:r w:rsidR="007E5E82">
        <w:rPr>
          <w:noProof/>
        </w:rPr>
        <w:t>[</w:t>
      </w:r>
      <w:hyperlink w:anchor="_ENREF_5" w:tooltip="Dudbridge, 2013 #4444" w:history="1">
        <w:r w:rsidR="007E5E82">
          <w:rPr>
            <w:noProof/>
          </w:rPr>
          <w:t>5</w:t>
        </w:r>
      </w:hyperlink>
      <w:r w:rsidR="007E5E82">
        <w:rPr>
          <w:noProof/>
        </w:rPr>
        <w:t>,</w:t>
      </w:r>
      <w:hyperlink w:anchor="_ENREF_9" w:tooltip="Yang, 2012 #5537" w:history="1">
        <w:r w:rsidR="007E5E82">
          <w:rPr>
            <w:noProof/>
          </w:rPr>
          <w:t>9</w:t>
        </w:r>
      </w:hyperlink>
      <w:r w:rsidR="007E5E82">
        <w:rPr>
          <w:noProof/>
        </w:rPr>
        <w:t>,</w:t>
      </w:r>
      <w:hyperlink w:anchor="_ENREF_11" w:tooltip="Vilhjalmsson, 2015 #5579" w:history="1">
        <w:r w:rsidR="007E5E82">
          <w:rPr>
            <w:noProof/>
          </w:rPr>
          <w:t>11</w:t>
        </w:r>
      </w:hyperlink>
      <w:r w:rsidR="007E5E82">
        <w:rPr>
          <w:noProof/>
        </w:rPr>
        <w:t>,</w:t>
      </w:r>
      <w:hyperlink w:anchor="_ENREF_16" w:tooltip="Meuwissen, 2001 #5564" w:history="1">
        <w:r w:rsidR="007E5E82">
          <w:rPr>
            <w:noProof/>
          </w:rPr>
          <w:t>16</w:t>
        </w:r>
      </w:hyperlink>
      <w:r w:rsidR="007E5E82">
        <w:rPr>
          <w:noProof/>
        </w:rPr>
        <w:t>,</w:t>
      </w:r>
      <w:hyperlink w:anchor="_ENREF_17" w:tooltip="Moser, 2015 #5578" w:history="1">
        <w:r w:rsidR="007E5E82">
          <w:rPr>
            <w:noProof/>
          </w:rPr>
          <w:t>17</w:t>
        </w:r>
      </w:hyperlink>
      <w:r w:rsidR="007E5E82">
        <w:rPr>
          <w:noProof/>
        </w:rPr>
        <w:t>]</w:t>
      </w:r>
      <w:r w:rsidR="00126093">
        <w:fldChar w:fldCharType="end"/>
      </w:r>
      <w:r w:rsidR="0071171B">
        <w:t xml:space="preserve"> with mean zero and </w:t>
      </w:r>
      <w:r w:rsidR="00227EE1">
        <w:t>total genetic variance 0.5</w:t>
      </w:r>
      <w:r w:rsidR="0071171B">
        <w:t xml:space="preserve">.  </w:t>
      </w:r>
      <w:r w:rsidR="00227EE1">
        <w:t>This was distributed equally across all markers with effects, so</w:t>
      </w:r>
    </w:p>
    <w:p w:rsidR="00227EE1" w:rsidRDefault="00227EE1" w:rsidP="004333A7">
      <w:pPr>
        <w:spacing w:line="480" w:lineRule="auto"/>
      </w:pPr>
      <w:r w:rsidRPr="00227EE1">
        <w:rPr>
          <w:position w:val="-32"/>
        </w:rPr>
        <w:object w:dxaOrig="2240" w:dyaOrig="760">
          <v:shape id="_x0000_i1053" type="#_x0000_t75" style="width:111.75pt;height:38.25pt" o:ole="">
            <v:imagedata r:id="rId62" o:title=""/>
          </v:shape>
          <o:OLEObject Type="Embed" ProgID="Equation.3" ShapeID="_x0000_i1053" DrawAspect="Content" ObjectID="_1523085703" r:id="rId63"/>
        </w:object>
      </w:r>
    </w:p>
    <w:p w:rsidR="002B7F8A" w:rsidRDefault="002B7F8A" w:rsidP="004333A7">
      <w:pPr>
        <w:spacing w:line="480" w:lineRule="auto"/>
      </w:pPr>
      <w:r>
        <w:t xml:space="preserve">In addition we considered scenarios with more than two markers with effects in regions of LD.  We assumed again that proportions of regions </w:t>
      </w:r>
      <w:r w:rsidRPr="0071171B">
        <w:rPr>
          <w:i/>
        </w:rPr>
        <w:sym w:font="Symbol" w:char="F070"/>
      </w:r>
      <w:r>
        <w:rPr>
          <w:vertAlign w:val="subscript"/>
        </w:rPr>
        <w:t>0</w:t>
      </w:r>
      <w:r>
        <w:t xml:space="preserve">=0.95 had no markers with effects and </w:t>
      </w:r>
      <w:r w:rsidRPr="0071171B">
        <w:rPr>
          <w:i/>
        </w:rPr>
        <w:sym w:font="Symbol" w:char="F070"/>
      </w:r>
      <w:r w:rsidRPr="002B7F8A">
        <w:rPr>
          <w:i/>
          <w:vertAlign w:val="subscript"/>
        </w:rPr>
        <w:t>1</w:t>
      </w:r>
      <w:r w:rsidR="0045626D" w:rsidRPr="0045626D">
        <w:rPr>
          <w:i/>
        </w:rPr>
        <w:t>=</w:t>
      </w:r>
      <w:r w:rsidR="0045626D" w:rsidRPr="0045626D">
        <w:t>0.1*(1-</w:t>
      </w:r>
      <w:r w:rsidR="0045626D" w:rsidRPr="0071171B">
        <w:rPr>
          <w:i/>
        </w:rPr>
        <w:sym w:font="Symbol" w:char="F070"/>
      </w:r>
      <w:r w:rsidR="0045626D">
        <w:rPr>
          <w:vertAlign w:val="subscript"/>
        </w:rPr>
        <w:t>0</w:t>
      </w:r>
      <w:r w:rsidR="0045626D">
        <w:t>)</w:t>
      </w:r>
      <w:r>
        <w:t xml:space="preserve"> had one marker with an effect.  Among the remaining proportion </w:t>
      </w:r>
      <w:r w:rsidRPr="0071171B">
        <w:rPr>
          <w:i/>
        </w:rPr>
        <w:sym w:font="Symbol" w:char="F070"/>
      </w:r>
      <w:r>
        <w:rPr>
          <w:vertAlign w:val="subscript"/>
        </w:rPr>
        <w:t>2</w:t>
      </w:r>
      <w:r w:rsidR="0045626D" w:rsidRPr="0045626D">
        <w:rPr>
          <w:i/>
        </w:rPr>
        <w:t>=</w:t>
      </w:r>
      <w:r w:rsidR="0045626D">
        <w:t>0.9</w:t>
      </w:r>
      <w:r w:rsidR="0045626D" w:rsidRPr="0045626D">
        <w:t>*(1-</w:t>
      </w:r>
      <w:r w:rsidR="0045626D" w:rsidRPr="0071171B">
        <w:rPr>
          <w:i/>
        </w:rPr>
        <w:sym w:font="Symbol" w:char="F070"/>
      </w:r>
      <w:r w:rsidR="0045626D">
        <w:rPr>
          <w:vertAlign w:val="subscript"/>
        </w:rPr>
        <w:t>0</w:t>
      </w:r>
      <w:r w:rsidR="0045626D">
        <w:t>)</w:t>
      </w:r>
      <w:r>
        <w:t xml:space="preserve">, we considered scenarios where all those regions had </w:t>
      </w:r>
      <w:r>
        <w:rPr>
          <w:i/>
        </w:rPr>
        <w:t>k</w:t>
      </w:r>
      <w:r>
        <w:t xml:space="preserve"> markers with effects, for </w:t>
      </w:r>
      <w:r>
        <w:rPr>
          <w:i/>
        </w:rPr>
        <w:t>k</w:t>
      </w:r>
      <w:r>
        <w:t xml:space="preserve">=3, 4, 5.  </w:t>
      </w:r>
      <w:r w:rsidR="0045626D">
        <w:t xml:space="preserve">We assumed that </w:t>
      </w:r>
      <w:r w:rsidR="0045626D" w:rsidRPr="002D7C39">
        <w:rPr>
          <w:i/>
        </w:rPr>
        <w:t>r</w:t>
      </w:r>
      <w:r w:rsidR="0045626D" w:rsidRPr="005B3839">
        <w:rPr>
          <w:i/>
          <w:vertAlign w:val="superscript"/>
        </w:rPr>
        <w:t>2</w:t>
      </w:r>
      <w:r w:rsidR="0045626D">
        <w:t xml:space="preserve">=0.1 between each pair of markers with effects.  </w:t>
      </w:r>
      <w:r>
        <w:t xml:space="preserve">We considered just the asymptotic case </w:t>
      </w:r>
      <w:r>
        <w:rPr>
          <w:i/>
        </w:rPr>
        <w:t>n</w:t>
      </w:r>
      <w:r>
        <w:sym w:font="Symbol" w:char="F0AE"/>
      </w:r>
      <w:r>
        <w:sym w:font="Symbol" w:char="F0A5"/>
      </w:r>
      <w:r w:rsidR="00927361">
        <w:t xml:space="preserve">, so we </w:t>
      </w:r>
      <w:r w:rsidR="00DC7ECF">
        <w:t xml:space="preserve">may </w:t>
      </w:r>
      <w:r w:rsidR="00927361">
        <w:t xml:space="preserve">ignore the sampling variation in the estimated gene score.  </w:t>
      </w:r>
      <w:r w:rsidR="0045626D">
        <w:t>Under these assumptions</w:t>
      </w:r>
      <w:r w:rsidR="007B048F">
        <w:t xml:space="preserve">, equation (4) </w:t>
      </w:r>
      <w:r w:rsidR="0045626D">
        <w:t xml:space="preserve">for the marginal gene score </w:t>
      </w:r>
      <w:proofErr w:type="spellStart"/>
      <w:r w:rsidR="0045626D" w:rsidRPr="007B048F">
        <w:rPr>
          <w:i/>
        </w:rPr>
        <w:t>S</w:t>
      </w:r>
      <w:r w:rsidR="0045626D" w:rsidRPr="007B048F">
        <w:rPr>
          <w:i/>
          <w:vertAlign w:val="subscript"/>
        </w:rPr>
        <w:t>marg</w:t>
      </w:r>
      <w:proofErr w:type="spellEnd"/>
      <w:r w:rsidR="0045626D">
        <w:t xml:space="preserve"> </w:t>
      </w:r>
      <w:r w:rsidR="007B048F">
        <w:t xml:space="preserve">easily generalises to </w:t>
      </w:r>
      <w:r w:rsidR="007B048F">
        <w:rPr>
          <w:i/>
        </w:rPr>
        <w:t>k</w:t>
      </w:r>
      <w:r w:rsidR="007B048F">
        <w:t xml:space="preserve">&gt;2; we evaluated the integral by Monte Carlo </w:t>
      </w:r>
      <w:proofErr w:type="spellStart"/>
      <w:r w:rsidR="007B048F">
        <w:t>quadrature</w:t>
      </w:r>
      <w:proofErr w:type="spellEnd"/>
      <w:r w:rsidR="007B048F">
        <w:t xml:space="preserve"> </w:t>
      </w:r>
      <w:r w:rsidR="006A2149">
        <w:t>with 10</w:t>
      </w:r>
      <w:r w:rsidR="006A2149" w:rsidRPr="006A2149">
        <w:rPr>
          <w:vertAlign w:val="superscript"/>
        </w:rPr>
        <w:t>6</w:t>
      </w:r>
      <w:r w:rsidR="006A2149">
        <w:t xml:space="preserve"> draws for each variable</w:t>
      </w:r>
      <w:r w:rsidR="007B048F">
        <w:t xml:space="preserve">.  For the joint gene score, </w:t>
      </w:r>
      <w:r w:rsidR="001F2529" w:rsidRPr="007B048F">
        <w:rPr>
          <w:position w:val="-14"/>
        </w:rPr>
        <w:object w:dxaOrig="520" w:dyaOrig="400">
          <v:shape id="_x0000_i1054" type="#_x0000_t75" style="width:26.25pt;height:20.25pt" o:ole="">
            <v:imagedata r:id="rId64" o:title=""/>
          </v:shape>
          <o:OLEObject Type="Embed" ProgID="Equation.3" ShapeID="_x0000_i1054" DrawAspect="Content" ObjectID="_1523085704" r:id="rId65"/>
        </w:object>
      </w:r>
      <w:r w:rsidR="007B048F">
        <w:t xml:space="preserve"> tends to the total genetic variance, here 0.5, for large </w:t>
      </w:r>
      <w:r w:rsidR="007B048F" w:rsidRPr="007B048F">
        <w:rPr>
          <w:i/>
        </w:rPr>
        <w:t>n</w:t>
      </w:r>
      <w:r w:rsidR="007B048F">
        <w:t>.</w:t>
      </w:r>
      <w:r w:rsidR="001F2529">
        <w:t xml:space="preserve">  The random effects variance becomes</w:t>
      </w:r>
    </w:p>
    <w:p w:rsidR="001F2529" w:rsidRDefault="00642E7E" w:rsidP="004333A7">
      <w:pPr>
        <w:spacing w:line="480" w:lineRule="auto"/>
      </w:pPr>
      <w:r w:rsidRPr="00227EE1">
        <w:rPr>
          <w:position w:val="-32"/>
        </w:rPr>
        <w:object w:dxaOrig="2240" w:dyaOrig="760">
          <v:shape id="_x0000_i1055" type="#_x0000_t75" style="width:111.75pt;height:38.25pt" o:ole="">
            <v:imagedata r:id="rId66" o:title=""/>
          </v:shape>
          <o:OLEObject Type="Embed" ProgID="Equation.3" ShapeID="_x0000_i1055" DrawAspect="Content" ObjectID="_1523085705" r:id="rId67"/>
        </w:object>
      </w:r>
    </w:p>
    <w:p w:rsidR="007B048F" w:rsidRPr="007B048F" w:rsidRDefault="007B048F" w:rsidP="004333A7">
      <w:pPr>
        <w:spacing w:line="480" w:lineRule="auto"/>
      </w:pPr>
    </w:p>
    <w:p w:rsidR="00CA3F0C" w:rsidRDefault="00CA3F0C" w:rsidP="004333A7">
      <w:pPr>
        <w:spacing w:line="480" w:lineRule="auto"/>
        <w:rPr>
          <w:rFonts w:asciiTheme="majorHAnsi" w:eastAsiaTheme="majorEastAsia" w:hAnsiTheme="majorHAnsi" w:cstheme="majorBidi"/>
          <w:b/>
          <w:bCs/>
          <w:color w:val="4F81BD" w:themeColor="accent1"/>
          <w:sz w:val="26"/>
          <w:szCs w:val="26"/>
        </w:rPr>
      </w:pPr>
      <w:r>
        <w:br w:type="page"/>
      </w:r>
    </w:p>
    <w:p w:rsidR="00922C7C" w:rsidRDefault="00227EE1" w:rsidP="004333A7">
      <w:pPr>
        <w:pStyle w:val="Heading2"/>
        <w:spacing w:line="480" w:lineRule="auto"/>
      </w:pPr>
      <w:r>
        <w:lastRenderedPageBreak/>
        <w:t>Results</w:t>
      </w:r>
    </w:p>
    <w:p w:rsidR="00AA68A3" w:rsidRDefault="00692BA6" w:rsidP="004333A7">
      <w:pPr>
        <w:spacing w:line="480" w:lineRule="auto"/>
      </w:pPr>
      <w:r>
        <w:t xml:space="preserve">For within region correlation </w:t>
      </w:r>
      <w:r w:rsidRPr="00D14503">
        <w:rPr>
          <w:i/>
        </w:rPr>
        <w:t>r</w:t>
      </w:r>
      <w:r w:rsidRPr="00D14503">
        <w:rPr>
          <w:vertAlign w:val="superscript"/>
        </w:rPr>
        <w:t>2</w:t>
      </w:r>
      <w:r>
        <w:t xml:space="preserve">=0.1, figure 1 and table 1 show the coefficients of determination </w:t>
      </w:r>
      <w:r w:rsidR="00D14503">
        <w:t xml:space="preserve">for </w:t>
      </w:r>
      <w:r w:rsidR="007E5E82">
        <w:t xml:space="preserve">random, </w:t>
      </w:r>
      <w:r w:rsidR="00D14503">
        <w:t xml:space="preserve">marginal and joint gene scores when 10%, 50% and 90% of the regions with effects harbour two </w:t>
      </w:r>
      <w:r w:rsidR="00FA1D9F">
        <w:t xml:space="preserve">independent </w:t>
      </w:r>
      <w:r w:rsidR="00D14503">
        <w:t>effects</w:t>
      </w:r>
      <w:r w:rsidR="0043434F">
        <w:t xml:space="preserve"> that may warrant joint modelling</w:t>
      </w:r>
      <w:r w:rsidR="00370741">
        <w:t>.</w:t>
      </w:r>
      <w:r w:rsidR="007F75CB">
        <w:t xml:space="preserve">  When few regions have two </w:t>
      </w:r>
      <w:r w:rsidR="00587B4D">
        <w:t>independent effects,</w:t>
      </w:r>
      <w:r w:rsidR="007F75CB">
        <w:t xml:space="preserve"> the marginal gene score is almost as accurate as the joint gene score, </w:t>
      </w:r>
      <w:r w:rsidR="0043434F">
        <w:t>as we might expect</w:t>
      </w:r>
      <w:r w:rsidR="007F75CB">
        <w:t xml:space="preserve">; although </w:t>
      </w:r>
      <w:r w:rsidR="007F75CB" w:rsidRPr="00C830CC">
        <w:rPr>
          <w:position w:val="-14"/>
        </w:rPr>
        <w:object w:dxaOrig="520" w:dyaOrig="400">
          <v:shape id="_x0000_i1056" type="#_x0000_t75" style="width:26.25pt;height:20.25pt" o:ole="">
            <v:imagedata r:id="rId68" o:title=""/>
          </v:shape>
          <o:OLEObject Type="Embed" ProgID="Equation.3" ShapeID="_x0000_i1056" DrawAspect="Content" ObjectID="_1523085706" r:id="rId69"/>
        </w:object>
      </w:r>
      <w:r w:rsidR="007F75CB">
        <w:t xml:space="preserve"> is always greater </w:t>
      </w:r>
      <w:proofErr w:type="gramStart"/>
      <w:r w:rsidR="007F75CB">
        <w:t xml:space="preserve">than </w:t>
      </w:r>
      <w:proofErr w:type="gramEnd"/>
      <w:r w:rsidR="007F75CB" w:rsidRPr="00C830CC">
        <w:rPr>
          <w:position w:val="-14"/>
        </w:rPr>
        <w:object w:dxaOrig="540" w:dyaOrig="400">
          <v:shape id="_x0000_i1057" type="#_x0000_t75" style="width:27pt;height:20.25pt" o:ole="">
            <v:imagedata r:id="rId70" o:title=""/>
          </v:shape>
          <o:OLEObject Type="Embed" ProgID="Equation.3" ShapeID="_x0000_i1057" DrawAspect="Content" ObjectID="_1523085707" r:id="rId71"/>
        </w:object>
      </w:r>
      <w:r w:rsidR="007F75CB">
        <w:t xml:space="preserve">, the difference is always within 2%.  When half the regions have two </w:t>
      </w:r>
      <w:r w:rsidR="00587B4D">
        <w:t>independent effects</w:t>
      </w:r>
      <w:r w:rsidR="007F75CB">
        <w:t xml:space="preserve">, the differences remain small, &lt;3% up to </w:t>
      </w:r>
      <w:r w:rsidR="007F75CB">
        <w:rPr>
          <w:i/>
        </w:rPr>
        <w:t>n</w:t>
      </w:r>
      <w:r w:rsidR="007F75CB">
        <w:t>=10</w:t>
      </w:r>
      <w:r w:rsidR="007F75CB" w:rsidRPr="007F75CB">
        <w:rPr>
          <w:vertAlign w:val="superscript"/>
        </w:rPr>
        <w:t>5</w:t>
      </w:r>
      <w:r w:rsidR="007F75CB">
        <w:t xml:space="preserve"> and just over 5% at </w:t>
      </w:r>
      <w:r w:rsidR="007F75CB" w:rsidRPr="007F75CB">
        <w:rPr>
          <w:i/>
        </w:rPr>
        <w:t>n</w:t>
      </w:r>
      <w:r w:rsidR="007F75CB">
        <w:t>=10</w:t>
      </w:r>
      <w:r w:rsidR="007F75CB" w:rsidRPr="007F75CB">
        <w:rPr>
          <w:vertAlign w:val="superscript"/>
        </w:rPr>
        <w:t>7</w:t>
      </w:r>
      <w:r w:rsidR="007F75CB">
        <w:t xml:space="preserve">.  More substantial differences occur when most of the regions have two </w:t>
      </w:r>
      <w:r w:rsidR="00587B4D">
        <w:t>independent effects</w:t>
      </w:r>
      <w:r w:rsidR="007F75CB">
        <w:t xml:space="preserve">: in the large sample limit the difference in </w:t>
      </w:r>
      <w:r w:rsidR="007F75CB" w:rsidRPr="007F75CB">
        <w:rPr>
          <w:i/>
        </w:rPr>
        <w:t>R</w:t>
      </w:r>
      <w:r w:rsidR="007F75CB" w:rsidRPr="007F75CB">
        <w:rPr>
          <w:vertAlign w:val="superscript"/>
        </w:rPr>
        <w:t>2</w:t>
      </w:r>
      <w:r w:rsidR="007F75CB">
        <w:t xml:space="preserve"> is </w:t>
      </w:r>
      <w:r w:rsidR="00FE4A97">
        <w:t>about 8</w:t>
      </w:r>
      <w:r w:rsidR="007F75CB">
        <w:t xml:space="preserve">%, although clear differences only emerge with </w:t>
      </w:r>
      <w:r w:rsidR="00AA68A3">
        <w:t xml:space="preserve">samples of order </w:t>
      </w:r>
      <w:r w:rsidR="00AA68A3" w:rsidRPr="00AA68A3">
        <w:rPr>
          <w:i/>
        </w:rPr>
        <w:t>n</w:t>
      </w:r>
      <w:r w:rsidR="00AA68A3">
        <w:t>=</w:t>
      </w:r>
      <w:r w:rsidR="00AA68A3" w:rsidRPr="00AA68A3">
        <w:t>10</w:t>
      </w:r>
      <w:r w:rsidR="00AA68A3" w:rsidRPr="00AA68A3">
        <w:rPr>
          <w:vertAlign w:val="superscript"/>
        </w:rPr>
        <w:t>5</w:t>
      </w:r>
      <w:r w:rsidR="00AA68A3">
        <w:t xml:space="preserve">, when </w:t>
      </w:r>
      <w:r w:rsidR="00AA68A3" w:rsidRPr="00AA68A3">
        <w:rPr>
          <w:i/>
        </w:rPr>
        <w:t>R</w:t>
      </w:r>
      <w:r w:rsidR="00AA68A3" w:rsidRPr="00AA68A3">
        <w:rPr>
          <w:vertAlign w:val="superscript"/>
        </w:rPr>
        <w:t>2</w:t>
      </w:r>
      <w:r w:rsidR="00AA68A3">
        <w:t xml:space="preserve"> exceeds 10% in absolute value.</w:t>
      </w:r>
      <w:r w:rsidR="00FE4A97">
        <w:t xml:space="preserve">  </w:t>
      </w:r>
      <w:r w:rsidR="00BA284C">
        <w:t xml:space="preserve">Comparing </w:t>
      </w:r>
      <w:r w:rsidR="007E5E82">
        <w:t>the random</w:t>
      </w:r>
      <w:r w:rsidR="00BA284C">
        <w:t xml:space="preserve"> to</w:t>
      </w:r>
      <w:r w:rsidR="007E5E82">
        <w:t xml:space="preserve"> the marginal gene scores</w:t>
      </w:r>
      <w:r w:rsidR="00BA284C">
        <w:t>, t</w:t>
      </w:r>
      <w:r w:rsidR="00FE4A97">
        <w:t xml:space="preserve">here is a clear benefit in selecting the marker with the strongest </w:t>
      </w:r>
      <w:r w:rsidR="00BA284C">
        <w:t>effect when two effects are present.</w:t>
      </w:r>
    </w:p>
    <w:p w:rsidR="003A7C61" w:rsidRDefault="00AA68A3" w:rsidP="004333A7">
      <w:pPr>
        <w:spacing w:line="480" w:lineRule="auto"/>
      </w:pPr>
      <w:r>
        <w:t xml:space="preserve">For </w:t>
      </w:r>
      <w:r w:rsidRPr="00AA68A3">
        <w:rPr>
          <w:i/>
        </w:rPr>
        <w:t>r</w:t>
      </w:r>
      <w:r w:rsidRPr="00AA68A3">
        <w:rPr>
          <w:vertAlign w:val="superscript"/>
        </w:rPr>
        <w:t>2</w:t>
      </w:r>
      <w:r>
        <w:t xml:space="preserve">=0.2 the results are qualitatively similar (table 2).  </w:t>
      </w:r>
      <w:r w:rsidR="004126B8">
        <w:t xml:space="preserve">These results suggest that under the common strategy of retaining the strongest effect in a region and pruning markers with </w:t>
      </w:r>
      <w:r w:rsidR="004126B8" w:rsidRPr="004126B8">
        <w:rPr>
          <w:i/>
        </w:rPr>
        <w:t>r</w:t>
      </w:r>
      <w:r w:rsidR="004126B8" w:rsidRPr="004126B8">
        <w:rPr>
          <w:vertAlign w:val="superscript"/>
        </w:rPr>
        <w:t>2</w:t>
      </w:r>
      <w:r w:rsidR="004126B8">
        <w:t xml:space="preserve">&lt;0.2, little predictive accuracy is lost unless a high proportion of regions have multiple independent </w:t>
      </w:r>
      <w:r w:rsidR="00677A1F">
        <w:t>effects</w:t>
      </w:r>
      <w:r w:rsidR="001E479E">
        <w:t>.  Even then</w:t>
      </w:r>
      <w:r w:rsidR="004126B8">
        <w:t xml:space="preserve">, </w:t>
      </w:r>
      <w:r w:rsidR="003A7C61">
        <w:t>the loss of information from pruning is small at sample sizes less than about 100,000.</w:t>
      </w:r>
    </w:p>
    <w:p w:rsidR="00C4686E" w:rsidRDefault="00C4686E" w:rsidP="004333A7">
      <w:pPr>
        <w:spacing w:line="480" w:lineRule="auto"/>
      </w:pPr>
      <w:r>
        <w:t xml:space="preserve">Results for </w:t>
      </w:r>
      <w:r w:rsidRPr="00AA68A3">
        <w:rPr>
          <w:i/>
        </w:rPr>
        <w:t>r</w:t>
      </w:r>
      <w:r w:rsidRPr="00AA68A3">
        <w:rPr>
          <w:vertAlign w:val="superscript"/>
        </w:rPr>
        <w:t>2</w:t>
      </w:r>
      <w:r>
        <w:t xml:space="preserve">=0.95 are shown in figure 2.  For all proportions of regions with two independent effects, </w:t>
      </w:r>
      <w:r w:rsidRPr="00C830CC">
        <w:rPr>
          <w:position w:val="-14"/>
        </w:rPr>
        <w:object w:dxaOrig="540" w:dyaOrig="400">
          <v:shape id="_x0000_i1058" type="#_x0000_t75" style="width:27pt;height:20.25pt" o:ole="">
            <v:imagedata r:id="rId70" o:title=""/>
          </v:shape>
          <o:OLEObject Type="Embed" ProgID="Equation.3" ShapeID="_x0000_i1058" DrawAspect="Content" ObjectID="_1523085708" r:id="rId72"/>
        </w:object>
      </w:r>
      <w:r>
        <w:t xml:space="preserve"> was within 1% of </w:t>
      </w:r>
      <w:r w:rsidRPr="00C830CC">
        <w:rPr>
          <w:position w:val="-14"/>
        </w:rPr>
        <w:object w:dxaOrig="520" w:dyaOrig="400">
          <v:shape id="_x0000_i1059" type="#_x0000_t75" style="width:26.25pt;height:20.25pt" o:ole="">
            <v:imagedata r:id="rId68" o:title=""/>
          </v:shape>
          <o:OLEObject Type="Embed" ProgID="Equation.3" ShapeID="_x0000_i1059" DrawAspect="Content" ObjectID="_1523085709" r:id="rId73"/>
        </w:object>
      </w:r>
      <w:r>
        <w:t xml:space="preserve"> and in fact slightly exceeded it.  These results suggest, as might be expected, that there is little loss (in fact, in finite samples a possible gain) of information when pruning markers with high </w:t>
      </w:r>
      <w:r w:rsidRPr="003A7C61">
        <w:rPr>
          <w:i/>
        </w:rPr>
        <w:t>r</w:t>
      </w:r>
      <w:r w:rsidRPr="003A7C61">
        <w:rPr>
          <w:vertAlign w:val="superscript"/>
        </w:rPr>
        <w:t>2</w:t>
      </w:r>
      <w:r>
        <w:t xml:space="preserve"> to reduce </w:t>
      </w:r>
      <w:proofErr w:type="spellStart"/>
      <w:r>
        <w:t>collinearity</w:t>
      </w:r>
      <w:proofErr w:type="spellEnd"/>
      <w:r>
        <w:t xml:space="preserve"> in fitting a joint model.</w:t>
      </w:r>
    </w:p>
    <w:p w:rsidR="00AA68A3" w:rsidRDefault="00642E7E" w:rsidP="004333A7">
      <w:pPr>
        <w:spacing w:line="480" w:lineRule="auto"/>
      </w:pPr>
      <w:r>
        <w:t>I</w:t>
      </w:r>
      <w:r w:rsidR="00B23F86">
        <w:t xml:space="preserve">n figure 3 and table 3 we show results for </w:t>
      </w:r>
      <w:r w:rsidR="00B23F86" w:rsidRPr="00AA68A3">
        <w:rPr>
          <w:i/>
        </w:rPr>
        <w:t>r</w:t>
      </w:r>
      <w:r w:rsidR="00B23F86" w:rsidRPr="00AA68A3">
        <w:rPr>
          <w:vertAlign w:val="superscript"/>
        </w:rPr>
        <w:t>2</w:t>
      </w:r>
      <w:r w:rsidR="00B23F86">
        <w:t xml:space="preserve">=0.1 under the classical polygenic model in which all markers have effects, </w:t>
      </w:r>
      <w:r w:rsidR="00B23F86" w:rsidRPr="0071171B">
        <w:rPr>
          <w:i/>
        </w:rPr>
        <w:sym w:font="Symbol" w:char="F070"/>
      </w:r>
      <w:r w:rsidR="00B23F86">
        <w:rPr>
          <w:vertAlign w:val="subscript"/>
        </w:rPr>
        <w:t>0</w:t>
      </w:r>
      <w:r w:rsidR="00B23F86">
        <w:t xml:space="preserve">=0.  Compared to </w:t>
      </w:r>
      <w:r w:rsidR="00B23F86" w:rsidRPr="0071171B">
        <w:rPr>
          <w:i/>
        </w:rPr>
        <w:sym w:font="Symbol" w:char="F070"/>
      </w:r>
      <w:r w:rsidR="00B23F86">
        <w:rPr>
          <w:vertAlign w:val="subscript"/>
        </w:rPr>
        <w:t>0</w:t>
      </w:r>
      <w:r w:rsidR="00B23F86">
        <w:t xml:space="preserve">=0.95 (figure 1, table 1) the joint model has less </w:t>
      </w:r>
      <w:r w:rsidR="00064E18">
        <w:t xml:space="preserve">accuracy at all sample sizes, because the effect size for each marker is smaller in relation to the sampling error.  </w:t>
      </w:r>
      <w:r w:rsidR="00E42E08">
        <w:t>Consequently the marginal model has greater accuracy than the joint model at</w:t>
      </w:r>
      <w:r>
        <w:t xml:space="preserve"> </w:t>
      </w:r>
      <w:r>
        <w:lastRenderedPageBreak/>
        <w:t>some sample sizes</w:t>
      </w:r>
      <w:r w:rsidR="00E42E08">
        <w:t xml:space="preserve">.  Although higher values of </w:t>
      </w:r>
      <w:r w:rsidR="00E42E08" w:rsidRPr="0071171B">
        <w:rPr>
          <w:i/>
        </w:rPr>
        <w:sym w:font="Symbol" w:char="F070"/>
      </w:r>
      <w:r w:rsidR="00E42E08">
        <w:rPr>
          <w:vertAlign w:val="subscript"/>
        </w:rPr>
        <w:t>0</w:t>
      </w:r>
      <w:r w:rsidR="00E42E08">
        <w:t xml:space="preserve"> are more consistent with recent data </w:t>
      </w:r>
      <w:r w:rsidR="00126093">
        <w:fldChar w:fldCharType="begin">
          <w:fldData xml:space="preserve">PEVuZE5vdGU+PENpdGU+PEF1dGhvcj5TdGFobDwvQXV0aG9yPjxZZWFyPjIwMTI8L1llYXI+PFJl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</w:fldData>
        </w:fldChar>
      </w:r>
      <w:r w:rsidR="008B5558">
        <w:instrText xml:space="preserve"> ADDIN EN.CITE </w:instrText>
      </w:r>
      <w:r w:rsidR="00126093">
        <w:fldChar w:fldCharType="begin">
          <w:fldData xml:space="preserve">PEVuZE5vdGU+PENpdGU+PEF1dGhvcj5TdGFobDwvQXV0aG9yPjxZZWFyPjIwMTI8L1llYXI+PFJl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</w:fldData>
        </w:fldChar>
      </w:r>
      <w:r w:rsidR="008B5558">
        <w:instrText xml:space="preserve"> ADDIN EN.CITE.DATA </w:instrText>
      </w:r>
      <w:r w:rsidR="00126093">
        <w:fldChar w:fldCharType="end"/>
      </w:r>
      <w:r w:rsidR="00126093">
        <w:fldChar w:fldCharType="separate"/>
      </w:r>
      <w:r w:rsidR="008B5558">
        <w:rPr>
          <w:noProof/>
        </w:rPr>
        <w:t>[</w:t>
      </w:r>
      <w:hyperlink w:anchor="_ENREF_4" w:tooltip="Palla, 2015 #5522" w:history="1">
        <w:r w:rsidR="007E5E82">
          <w:rPr>
            <w:noProof/>
          </w:rPr>
          <w:t>4</w:t>
        </w:r>
      </w:hyperlink>
      <w:r w:rsidR="008B5558">
        <w:rPr>
          <w:noProof/>
        </w:rPr>
        <w:t>,</w:t>
      </w:r>
      <w:hyperlink w:anchor="_ENREF_15" w:tooltip="Stahl, 2012 #3602" w:history="1">
        <w:r w:rsidR="007E5E82">
          <w:rPr>
            <w:noProof/>
          </w:rPr>
          <w:t>15</w:t>
        </w:r>
      </w:hyperlink>
      <w:r w:rsidR="008B5558">
        <w:rPr>
          <w:noProof/>
        </w:rPr>
        <w:t>,</w:t>
      </w:r>
      <w:hyperlink w:anchor="_ENREF_17" w:tooltip="Moser, 2015 #5578" w:history="1">
        <w:r w:rsidR="007E5E82">
          <w:rPr>
            <w:noProof/>
          </w:rPr>
          <w:t>17</w:t>
        </w:r>
      </w:hyperlink>
      <w:r w:rsidR="008B5558">
        <w:rPr>
          <w:noProof/>
        </w:rPr>
        <w:t>]</w:t>
      </w:r>
      <w:r w:rsidR="00126093">
        <w:fldChar w:fldCharType="end"/>
      </w:r>
      <w:r w:rsidR="00E42E08">
        <w:t>, this result shows that the marginal and joint model</w:t>
      </w:r>
      <w:r w:rsidR="007E5E82">
        <w:t>s</w:t>
      </w:r>
      <w:r w:rsidR="00E42E08">
        <w:t xml:space="preserve"> can have similar accuracy for more</w:t>
      </w:r>
      <w:r w:rsidR="00B94D8B">
        <w:t xml:space="preserve"> highly</w:t>
      </w:r>
      <w:r w:rsidR="00E42E08">
        <w:t xml:space="preserve"> polygenic traits.</w:t>
      </w:r>
    </w:p>
    <w:p w:rsidR="00642E7E" w:rsidRDefault="00642E7E" w:rsidP="004333A7">
      <w:pPr>
        <w:spacing w:line="480" w:lineRule="auto"/>
      </w:pPr>
      <w:r>
        <w:t xml:space="preserve">Considering greater numbers of markers with effects in regions of LD, the asymptotic </w:t>
      </w:r>
      <w:r w:rsidR="006A2149" w:rsidRPr="00642E7E">
        <w:rPr>
          <w:position w:val="-14"/>
        </w:rPr>
        <w:object w:dxaOrig="540" w:dyaOrig="400">
          <v:shape id="_x0000_i1060" type="#_x0000_t75" style="width:27pt;height:20.25pt" o:ole="">
            <v:imagedata r:id="rId74" o:title=""/>
          </v:shape>
          <o:OLEObject Type="Embed" ProgID="Equation.3" ShapeID="_x0000_i1060" DrawAspect="Content" ObjectID="_1523085710" r:id="rId75"/>
        </w:object>
      </w:r>
      <w:r>
        <w:t xml:space="preserve"> was approximately </w:t>
      </w:r>
      <w:r w:rsidR="006A2149">
        <w:t xml:space="preserve">0.42 for </w:t>
      </w:r>
      <w:r w:rsidR="006A2149">
        <w:rPr>
          <w:i/>
        </w:rPr>
        <w:t>k</w:t>
      </w:r>
      <w:r w:rsidR="006A2149">
        <w:t xml:space="preserve">=2 markers in each such regions, 0.37 for </w:t>
      </w:r>
      <w:r w:rsidR="006A2149">
        <w:rPr>
          <w:i/>
        </w:rPr>
        <w:t>k</w:t>
      </w:r>
      <w:r w:rsidR="006A2149">
        <w:t xml:space="preserve">=3, 0.33 for </w:t>
      </w:r>
      <w:r w:rsidR="006A2149">
        <w:rPr>
          <w:i/>
        </w:rPr>
        <w:t>k</w:t>
      </w:r>
      <w:r w:rsidR="006A2149">
        <w:t xml:space="preserve">=4 and 0.30 for </w:t>
      </w:r>
      <w:r w:rsidR="006A2149">
        <w:rPr>
          <w:i/>
        </w:rPr>
        <w:t>k</w:t>
      </w:r>
      <w:r w:rsidR="006A2149">
        <w:t>=5.</w:t>
      </w:r>
    </w:p>
    <w:p w:rsidR="006A2149" w:rsidRPr="006A2149" w:rsidRDefault="006A2149" w:rsidP="004333A7">
      <w:pPr>
        <w:spacing w:line="480" w:lineRule="auto"/>
      </w:pPr>
    </w:p>
    <w:p w:rsidR="00CA3F0C" w:rsidRDefault="00CA3F0C" w:rsidP="004333A7">
      <w:pPr>
        <w:spacing w:line="480" w:lineRule="auto"/>
        <w:rPr>
          <w:rFonts w:asciiTheme="majorHAnsi" w:eastAsiaTheme="majorEastAsia" w:hAnsiTheme="majorHAnsi" w:cstheme="majorBidi"/>
          <w:b/>
          <w:bCs/>
          <w:color w:val="4F81BD" w:themeColor="accent1"/>
          <w:sz w:val="26"/>
          <w:szCs w:val="26"/>
        </w:rPr>
      </w:pPr>
      <w:r>
        <w:br w:type="page"/>
      </w:r>
    </w:p>
    <w:p w:rsidR="00922C7C" w:rsidRDefault="00922C7C" w:rsidP="004333A7">
      <w:pPr>
        <w:pStyle w:val="Heading2"/>
        <w:spacing w:line="480" w:lineRule="auto"/>
      </w:pPr>
      <w:r>
        <w:lastRenderedPageBreak/>
        <w:t>Discussion</w:t>
      </w:r>
    </w:p>
    <w:p w:rsidR="0035001A" w:rsidRDefault="0035001A" w:rsidP="004333A7">
      <w:pPr>
        <w:spacing w:line="480" w:lineRule="auto"/>
      </w:pPr>
      <w:r>
        <w:t xml:space="preserve">Pruning markers according to LD is a </w:t>
      </w:r>
      <w:r w:rsidR="00B94D8B">
        <w:t>common</w:t>
      </w:r>
      <w:r>
        <w:t xml:space="preserve"> practice when constructing gene scores either from a limited number of associated regions or from the whole genome.  </w:t>
      </w:r>
      <w:r w:rsidR="0045626D">
        <w:t xml:space="preserve">It is particularly convenient when using summary statistics from consortium studies to obtain the marker weights.  </w:t>
      </w:r>
      <w:r>
        <w:t xml:space="preserve">The intention is to avoid duplication of information within the score, but the attendant concern is that informative markers may be discarded.  Although methods are available to dissect regions of LD into independent signals, their power is lower than the </w:t>
      </w:r>
      <w:proofErr w:type="spellStart"/>
      <w:r>
        <w:t>univariate</w:t>
      </w:r>
      <w:proofErr w:type="spellEnd"/>
      <w:r>
        <w:t xml:space="preserve"> analysis, and it </w:t>
      </w:r>
      <w:r w:rsidR="00A830EB">
        <w:t>may</w:t>
      </w:r>
      <w:r>
        <w:t xml:space="preserve"> not </w:t>
      </w:r>
      <w:r w:rsidR="00A830EB">
        <w:t xml:space="preserve">be </w:t>
      </w:r>
      <w:r>
        <w:t xml:space="preserve">easy to automate their application across genome-wide datasets.  Here we note that the marginal effect of a marker includes some of the effect of pruned markers in LD, and demonstrate the trade-off between the pruning and the </w:t>
      </w:r>
      <w:r w:rsidR="0050296D">
        <w:t>sampling error</w:t>
      </w:r>
      <w:r>
        <w:t xml:space="preserve">.  Although asymptotically it is always preferable to include all markers and adjust for LD, at finite sample size it may be preferable to prune markers, discarding information but reducing the sampling </w:t>
      </w:r>
      <w:r w:rsidR="0050296D">
        <w:t>error</w:t>
      </w:r>
      <w:r>
        <w:t>.</w:t>
      </w:r>
      <w:r w:rsidR="00A830EB">
        <w:t xml:space="preserve">  As a rule of thumb, under current models of polygenic traits in which about 5% of markers have effects, the marginal score has similar accuracy to the joint score for sample sizes up to 100,000, unless a large number of regions have two or more independent </w:t>
      </w:r>
      <w:r w:rsidR="007E5E82">
        <w:t>effects</w:t>
      </w:r>
      <w:r w:rsidR="00A830EB">
        <w:t>.</w:t>
      </w:r>
    </w:p>
    <w:p w:rsidR="001B0513" w:rsidRDefault="00D4659E" w:rsidP="004333A7">
      <w:pPr>
        <w:spacing w:line="480" w:lineRule="auto"/>
      </w:pPr>
      <w:r>
        <w:t xml:space="preserve">Our results shed light on some recent findings.  Estimates of disease liability explained by genome-wide markers are similar </w:t>
      </w:r>
      <w:r w:rsidR="00ED3422">
        <w:t>between</w:t>
      </w:r>
      <w:r>
        <w:t xml:space="preserve"> methods that use pruned markers </w:t>
      </w:r>
      <w:r w:rsidR="00126093">
        <w:fldChar w:fldCharType="begin">
          <w:fldData xml:space="preserve">PEVuZE5vdGU+PENpdGU+PEF1dGhvcj5TdGFobDwvQXV0aG9yPjxZZWFyPjIwMTI8L1llYXI+PFJl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</w:fldData>
        </w:fldChar>
      </w:r>
      <w:r w:rsidR="008B5558">
        <w:instrText xml:space="preserve"> ADDIN EN.CITE </w:instrText>
      </w:r>
      <w:r w:rsidR="00126093">
        <w:fldChar w:fldCharType="begin">
          <w:fldData xml:space="preserve">PEVuZE5vdGU+PENpdGU+PEF1dGhvcj5TdGFobDwvQXV0aG9yPjxZZWFyPjIwMTI8L1llYXI+PFJl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</w:fldData>
        </w:fldChar>
      </w:r>
      <w:r w:rsidR="008B5558">
        <w:instrText xml:space="preserve"> ADDIN EN.CITE.DATA </w:instrText>
      </w:r>
      <w:r w:rsidR="00126093">
        <w:fldChar w:fldCharType="end"/>
      </w:r>
      <w:r w:rsidR="00126093">
        <w:fldChar w:fldCharType="separate"/>
      </w:r>
      <w:r w:rsidR="008B5558">
        <w:rPr>
          <w:noProof/>
        </w:rPr>
        <w:t>[</w:t>
      </w:r>
      <w:hyperlink w:anchor="_ENREF_4" w:tooltip="Palla, 2015 #5522" w:history="1">
        <w:r w:rsidR="007E5E82">
          <w:rPr>
            <w:noProof/>
          </w:rPr>
          <w:t>4</w:t>
        </w:r>
      </w:hyperlink>
      <w:r w:rsidR="008B5558">
        <w:rPr>
          <w:noProof/>
        </w:rPr>
        <w:t>,</w:t>
      </w:r>
      <w:hyperlink w:anchor="_ENREF_15" w:tooltip="Stahl, 2012 #3602" w:history="1">
        <w:r w:rsidR="007E5E82">
          <w:rPr>
            <w:noProof/>
          </w:rPr>
          <w:t>15</w:t>
        </w:r>
      </w:hyperlink>
      <w:r w:rsidR="008B5558">
        <w:rPr>
          <w:noProof/>
        </w:rPr>
        <w:t>]</w:t>
      </w:r>
      <w:r w:rsidR="00126093">
        <w:fldChar w:fldCharType="end"/>
      </w:r>
      <w:r>
        <w:t xml:space="preserve"> and those that use all markers </w:t>
      </w:r>
      <w:r w:rsidR="00126093">
        <w:fldChar w:fldCharType="begin">
          <w:fldData xml:space="preserve">PEVuZE5vdGU+PENpdGU+PEF1dGhvcj5TcGVlZDwvQXV0aG9yPjxZZWFyPjIwMTQ8L1llYXI+PFJl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</w:fldData>
        </w:fldChar>
      </w:r>
      <w:r w:rsidR="008B5558">
        <w:instrText xml:space="preserve"> ADDIN EN.CITE </w:instrText>
      </w:r>
      <w:r w:rsidR="00126093">
        <w:fldChar w:fldCharType="begin">
          <w:fldData xml:space="preserve">PEVuZE5vdGU+PENpdGU+PEF1dGhvcj5TcGVlZDwvQXV0aG9yPjxZZWFyPjIwMTQ8L1llYXI+PFJl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</w:fldData>
        </w:fldChar>
      </w:r>
      <w:r w:rsidR="008B5558">
        <w:instrText xml:space="preserve"> ADDIN EN.CITE.DATA </w:instrText>
      </w:r>
      <w:r w:rsidR="00126093">
        <w:fldChar w:fldCharType="end"/>
      </w:r>
      <w:r w:rsidR="00126093">
        <w:fldChar w:fldCharType="separate"/>
      </w:r>
      <w:r w:rsidR="008B5558">
        <w:rPr>
          <w:noProof/>
        </w:rPr>
        <w:t>[</w:t>
      </w:r>
      <w:hyperlink w:anchor="_ENREF_18" w:tooltip="Speed, 2014 #5234" w:history="1">
        <w:r w:rsidR="007E5E82">
          <w:rPr>
            <w:noProof/>
          </w:rPr>
          <w:t>18</w:t>
        </w:r>
      </w:hyperlink>
      <w:r w:rsidR="008B5558">
        <w:rPr>
          <w:noProof/>
        </w:rPr>
        <w:t>,</w:t>
      </w:r>
      <w:hyperlink w:anchor="_ENREF_19" w:tooltip="Lee, 2011 #2443" w:history="1">
        <w:r w:rsidR="007E5E82">
          <w:rPr>
            <w:noProof/>
          </w:rPr>
          <w:t>19</w:t>
        </w:r>
      </w:hyperlink>
      <w:r w:rsidR="008B5558">
        <w:rPr>
          <w:noProof/>
        </w:rPr>
        <w:t>]</w:t>
      </w:r>
      <w:r w:rsidR="00126093">
        <w:fldChar w:fldCharType="end"/>
      </w:r>
      <w:r w:rsidR="00ED3422">
        <w:t xml:space="preserve">, though the latter tend to be slightly higher.  The prediction accuracy of a gene score accounting for LD across the genome is not much higher than that of one based on pruned markers </w: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 </w:instrTex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DATA </w:instrText>
      </w:r>
      <w:r w:rsidR="00126093">
        <w:fldChar w:fldCharType="end"/>
      </w:r>
      <w:r w:rsidR="00126093">
        <w:fldChar w:fldCharType="separate"/>
      </w:r>
      <w:r w:rsidR="004001FD">
        <w:rPr>
          <w:noProof/>
        </w:rPr>
        <w:t>[</w:t>
      </w:r>
      <w:hyperlink w:anchor="_ENREF_11" w:tooltip="Vilhjalmsson, 2015 #5579" w:history="1">
        <w:r w:rsidR="007E5E82">
          <w:rPr>
            <w:noProof/>
          </w:rPr>
          <w:t>11</w:t>
        </w:r>
      </w:hyperlink>
      <w:r w:rsidR="004001FD">
        <w:rPr>
          <w:noProof/>
        </w:rPr>
        <w:t>]</w:t>
      </w:r>
      <w:r w:rsidR="00126093">
        <w:fldChar w:fldCharType="end"/>
      </w:r>
      <w:r w:rsidR="001B0513">
        <w:t xml:space="preserve">.  </w:t>
      </w:r>
      <w:r w:rsidR="00ED3422">
        <w:t>As the sample sizes in these studies are of order 10</w:t>
      </w:r>
      <w:r w:rsidR="00ED3422" w:rsidRPr="00ED3422">
        <w:rPr>
          <w:vertAlign w:val="superscript"/>
        </w:rPr>
        <w:t>4</w:t>
      </w:r>
      <w:r w:rsidR="001B0513">
        <w:t xml:space="preserve">, these findings are consistent with our results.  The exceptions are in diseases with a strong HLA component, such as type-1 diabetes, rheumatoid arthritis and multiple sclerosis.  In these cases there are likely to be multiple risk loci with relatively strong effects within extended regions of LD.  These genetic models depart from the polygenic model considered here, which assumes a normal distribution of effects and independence of effects within regions of LD.  There is a stronger case for accounting for LD within the HLA region </w:t>
      </w:r>
      <w:r w:rsidR="001B0513">
        <w:lastRenderedPageBreak/>
        <w:t>when such effects exist, but at current sample sizes standard pruning approaches appear adequate.  However, as sample sizes approach order 10</w:t>
      </w:r>
      <w:r w:rsidR="001B0513" w:rsidRPr="001B0513">
        <w:rPr>
          <w:vertAlign w:val="superscript"/>
        </w:rPr>
        <w:t>6</w:t>
      </w:r>
      <w:r w:rsidR="001B0513">
        <w:t>, it will become more important to allow for LD to fully exploit the available information.</w:t>
      </w:r>
    </w:p>
    <w:p w:rsidR="004221D5" w:rsidRDefault="004221D5" w:rsidP="004333A7">
      <w:pPr>
        <w:spacing w:line="480" w:lineRule="auto"/>
      </w:pPr>
      <w:r>
        <w:t xml:space="preserve">The marginal model </w:t>
      </w:r>
      <w:r w:rsidR="0078072D">
        <w:t>selecting</w:t>
      </w:r>
      <w:r>
        <w:t xml:space="preserve"> the strongest effect in each region performs remarkably well.  Indeed, for the situation in which </w:t>
      </w:r>
      <w:r w:rsidR="0078072D" w:rsidRPr="0078072D">
        <w:rPr>
          <w:i/>
        </w:rPr>
        <w:t>r</w:t>
      </w:r>
      <w:r w:rsidR="0078072D" w:rsidRPr="0078072D">
        <w:rPr>
          <w:vertAlign w:val="superscript"/>
        </w:rPr>
        <w:t>2</w:t>
      </w:r>
      <w:r w:rsidR="0078072D">
        <w:t xml:space="preserve">=0.1 and </w:t>
      </w:r>
      <w:r w:rsidR="0078072D" w:rsidRPr="0071171B">
        <w:rPr>
          <w:i/>
        </w:rPr>
        <w:sym w:font="Symbol" w:char="F070"/>
      </w:r>
      <w:r w:rsidR="0078072D">
        <w:rPr>
          <w:vertAlign w:val="subscript"/>
        </w:rPr>
        <w:t>2</w:t>
      </w:r>
      <w:r w:rsidR="0078072D">
        <w:t>:</w:t>
      </w:r>
      <w:r w:rsidR="0078072D" w:rsidRPr="0078072D">
        <w:rPr>
          <w:i/>
        </w:rPr>
        <w:t xml:space="preserve"> </w:t>
      </w:r>
      <w:r w:rsidR="0078072D" w:rsidRPr="0071171B">
        <w:rPr>
          <w:i/>
        </w:rPr>
        <w:sym w:font="Symbol" w:char="F070"/>
      </w:r>
      <w:r w:rsidR="0078072D">
        <w:rPr>
          <w:vertAlign w:val="subscript"/>
        </w:rPr>
        <w:t>1</w:t>
      </w:r>
      <w:r w:rsidR="0078072D">
        <w:t xml:space="preserve"> is 9:1, nearly half the genetic effects are discarded and the marginal effect</w:t>
      </w:r>
      <w:r w:rsidR="007E5E82">
        <w:t>s</w:t>
      </w:r>
      <w:r w:rsidR="0078072D">
        <w:t xml:space="preserve"> of the retained marker</w:t>
      </w:r>
      <w:r w:rsidR="0036216B">
        <w:t>s</w:t>
      </w:r>
      <w:r w:rsidR="0078072D">
        <w:t xml:space="preserve"> </w:t>
      </w:r>
      <w:r w:rsidR="0036216B">
        <w:t>are</w:t>
      </w:r>
      <w:r w:rsidR="0078072D">
        <w:t xml:space="preserve"> at most (1+</w:t>
      </w:r>
      <w:r w:rsidR="0078072D">
        <w:sym w:font="Symbol" w:char="F0D6"/>
      </w:r>
      <w:r w:rsidR="0078072D">
        <w:t>0.1</w:t>
      </w:r>
      <w:proofErr w:type="gramStart"/>
      <w:r w:rsidR="0078072D">
        <w:t>)=</w:t>
      </w:r>
      <w:proofErr w:type="gramEnd"/>
      <w:r w:rsidR="0078072D">
        <w:t xml:space="preserve">1.32 times </w:t>
      </w:r>
      <w:r w:rsidR="0036216B">
        <w:t>their</w:t>
      </w:r>
      <w:r w:rsidR="0078072D">
        <w:t xml:space="preserve"> conditional effect</w:t>
      </w:r>
      <w:r w:rsidR="0036216B">
        <w:t>s</w:t>
      </w:r>
      <w:r w:rsidR="0050296D">
        <w:t>.  Y</w:t>
      </w:r>
      <w:r w:rsidR="0078072D">
        <w:t xml:space="preserve">et the marginal model has asymptotic </w:t>
      </w:r>
      <w:r w:rsidR="0078072D" w:rsidRPr="0078072D">
        <w:rPr>
          <w:i/>
        </w:rPr>
        <w:t>R</w:t>
      </w:r>
      <w:r w:rsidR="0078072D" w:rsidRPr="0078072D">
        <w:rPr>
          <w:vertAlign w:val="superscript"/>
        </w:rPr>
        <w:t>2</w:t>
      </w:r>
      <w:r w:rsidR="0078072D">
        <w:t xml:space="preserve"> at 85% of the joint model (table 1, bottom two rows).  </w:t>
      </w:r>
      <w:r w:rsidR="00570A43">
        <w:t xml:space="preserve">Under a liability threshold model this corresponds to area under the receiver-operator characteristic curve of 85% and 87% for the marginal and joint models respectively, for a disease with prevalence 10% </w:t>
      </w:r>
      <w:r w:rsidR="00126093">
        <w:fldChar w:fldCharType="begin"/>
      </w:r>
      <w:r w:rsidR="004001FD">
        <w:instrText xml:space="preserve"> ADDIN EN.CITE &lt;EndNote&gt;&lt;Cite&gt;&lt;Author&gt;Dudbridge&lt;/Author&gt;&lt;Year&gt;2013&lt;/Year&gt;&lt;RecNum&gt;4444&lt;/RecNum&gt;&lt;DisplayText&gt;[5]&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126093">
        <w:fldChar w:fldCharType="separate"/>
      </w:r>
      <w:r w:rsidR="004001FD">
        <w:rPr>
          <w:noProof/>
        </w:rPr>
        <w:t>[</w:t>
      </w:r>
      <w:hyperlink w:anchor="_ENREF_5" w:tooltip="Dudbridge, 2013 #4444" w:history="1">
        <w:r w:rsidR="007E5E82">
          <w:rPr>
            <w:noProof/>
          </w:rPr>
          <w:t>5</w:t>
        </w:r>
      </w:hyperlink>
      <w:r w:rsidR="004001FD">
        <w:rPr>
          <w:noProof/>
        </w:rPr>
        <w:t>]</w:t>
      </w:r>
      <w:r w:rsidR="00126093">
        <w:fldChar w:fldCharType="end"/>
      </w:r>
      <w:r w:rsidR="00570A43">
        <w:t xml:space="preserve">, or 92% and 94% for a disease with prevalence 1%.  </w:t>
      </w:r>
      <w:r w:rsidR="0078072D">
        <w:t xml:space="preserve">This surprising result occurs because the selection of the strongest effect requires inspection of both effects, </w:t>
      </w:r>
      <w:r w:rsidR="006D7F82">
        <w:t xml:space="preserve">which then both contribute to the marginal effect.  This approach is </w:t>
      </w:r>
      <w:r w:rsidR="0078072D">
        <w:t>thus implicitly pe</w:t>
      </w:r>
      <w:r w:rsidR="006D7F82">
        <w:t xml:space="preserve">rforming a </w:t>
      </w:r>
      <w:proofErr w:type="spellStart"/>
      <w:r w:rsidR="006D7F82">
        <w:t>bivariate</w:t>
      </w:r>
      <w:proofErr w:type="spellEnd"/>
      <w:r w:rsidR="006D7F82">
        <w:t xml:space="preserve"> analysis, whose accuracy is closer to the explicit </w:t>
      </w:r>
      <w:proofErr w:type="spellStart"/>
      <w:r w:rsidR="006D7F82">
        <w:t>bivariate</w:t>
      </w:r>
      <w:proofErr w:type="spellEnd"/>
      <w:r w:rsidR="006D7F82">
        <w:t xml:space="preserve"> analysis than might be intuitively expected.</w:t>
      </w:r>
    </w:p>
    <w:p w:rsidR="00A15A17" w:rsidRPr="00A15A17" w:rsidRDefault="00A15A17" w:rsidP="004333A7">
      <w:pPr>
        <w:spacing w:line="480" w:lineRule="auto"/>
      </w:pPr>
      <w:r>
        <w:t xml:space="preserve">When there were more markers with effects in each region of LD, the marginal model became less accurate compared to the joint model.  However our model was designed to represent a scenario close to the worst case: 90% of regions contained multiple effects, and the </w:t>
      </w:r>
      <w:r w:rsidRPr="00A15A17">
        <w:rPr>
          <w:i/>
        </w:rPr>
        <w:t>r</w:t>
      </w:r>
      <w:r w:rsidRPr="00A15A17">
        <w:rPr>
          <w:vertAlign w:val="superscript"/>
        </w:rPr>
        <w:t>2</w:t>
      </w:r>
      <w:r>
        <w:t xml:space="preserve"> between each pair of markers with effects was low at 0.1.  In reality the number of effects in each region would vary, as would the </w:t>
      </w:r>
      <w:r w:rsidRPr="00A15A17">
        <w:rPr>
          <w:i/>
        </w:rPr>
        <w:t>r</w:t>
      </w:r>
      <w:r w:rsidRPr="00A15A17">
        <w:rPr>
          <w:vertAlign w:val="superscript"/>
        </w:rPr>
        <w:t>2</w:t>
      </w:r>
      <w:r>
        <w:t xml:space="preserve"> between pairs of markers with effects.  Under the worst case we considered, with 5 markers with effects in 90% of the regions, the asymptotic </w:t>
      </w:r>
      <w:r w:rsidRPr="00A15A17">
        <w:rPr>
          <w:i/>
        </w:rPr>
        <w:t>R</w:t>
      </w:r>
      <w:r w:rsidRPr="00A15A17">
        <w:rPr>
          <w:vertAlign w:val="superscript"/>
        </w:rPr>
        <w:t>2</w:t>
      </w:r>
      <w:r>
        <w:t xml:space="preserve"> of the marginal model was about 60% of that of the joint model, corresponding to AUC of 80% for a disease with prevalence 10%, or 87% for a disease with prevalence 1%.  In practice, therefore, we might not expect </w:t>
      </w:r>
      <w:r w:rsidR="00A52D75">
        <w:t>very large increases in AUC when moving from pruned to jointly modelled gene scores.</w:t>
      </w:r>
    </w:p>
    <w:p w:rsidR="002309D3" w:rsidRDefault="00B62872" w:rsidP="004333A7">
      <w:pPr>
        <w:spacing w:line="480" w:lineRule="auto"/>
      </w:pPr>
      <w:r>
        <w:t xml:space="preserve">We </w:t>
      </w:r>
      <w:r w:rsidR="009E4CEA">
        <w:t>note</w:t>
      </w:r>
      <w:r>
        <w:t xml:space="preserve"> some limitations of our model.  </w:t>
      </w:r>
      <w:r w:rsidR="009D6F9D">
        <w:t>The</w:t>
      </w:r>
      <w:r>
        <w:t xml:space="preserve"> genome does not consist of independent regions, in which, if two markers affect the trait, the correlation between their genotypes is constant.</w:t>
      </w:r>
      <w:r w:rsidR="000A2083">
        <w:t xml:space="preserve">  </w:t>
      </w:r>
      <w:r w:rsidR="006D7F82">
        <w:t xml:space="preserve">However, comparing table 1 and table 2 we see that when increasing the </w:t>
      </w:r>
      <w:r w:rsidR="006D7F82" w:rsidRPr="006D7F82">
        <w:rPr>
          <w:i/>
        </w:rPr>
        <w:t>r</w:t>
      </w:r>
      <w:r w:rsidR="006D7F82" w:rsidRPr="006D7F82">
        <w:rPr>
          <w:vertAlign w:val="superscript"/>
        </w:rPr>
        <w:t>2</w:t>
      </w:r>
      <w:r w:rsidR="006D7F82">
        <w:t xml:space="preserve"> between retained and </w:t>
      </w:r>
      <w:r w:rsidR="006D7F82">
        <w:lastRenderedPageBreak/>
        <w:t xml:space="preserve">pruned markers, the accuracy of the pruned scores increases.  Therefore, fixing the </w:t>
      </w:r>
      <w:r w:rsidR="006D7F82" w:rsidRPr="006D7F82">
        <w:rPr>
          <w:i/>
        </w:rPr>
        <w:t>r</w:t>
      </w:r>
      <w:r w:rsidR="006D7F82" w:rsidRPr="006D7F82">
        <w:rPr>
          <w:vertAlign w:val="superscript"/>
        </w:rPr>
        <w:t>2</w:t>
      </w:r>
      <w:r w:rsidR="006D7F82">
        <w:t xml:space="preserve"> in each table provides a lower bound on what would be observed if we allowed </w:t>
      </w:r>
      <w:r w:rsidR="006D7F82" w:rsidRPr="006D7F82">
        <w:rPr>
          <w:i/>
        </w:rPr>
        <w:t>r</w:t>
      </w:r>
      <w:r w:rsidR="006D7F82" w:rsidRPr="006D7F82">
        <w:rPr>
          <w:vertAlign w:val="superscript"/>
        </w:rPr>
        <w:t>2</w:t>
      </w:r>
      <w:r w:rsidR="006D7F82">
        <w:t xml:space="preserve"> to be at least the value fixed.  In this sense our results are conservative</w:t>
      </w:r>
      <w:r w:rsidR="002309D3">
        <w:t>.</w:t>
      </w:r>
      <w:r w:rsidR="0043434F">
        <w:t xml:space="preserve"> </w:t>
      </w:r>
      <w:r w:rsidR="002309D3">
        <w:t xml:space="preserve"> </w:t>
      </w:r>
      <w:r w:rsidR="000A2083" w:rsidRPr="006D7F82">
        <w:t>We</w:t>
      </w:r>
      <w:r w:rsidR="000A2083">
        <w:t xml:space="preserve"> </w:t>
      </w:r>
      <w:r w:rsidR="006D7F82">
        <w:t xml:space="preserve">also </w:t>
      </w:r>
      <w:r w:rsidR="000A2083">
        <w:t>assume that the marginal analysis always selects the marker with the greater true effect</w:t>
      </w:r>
      <w:r w:rsidR="006D7F82">
        <w:t>, and</w:t>
      </w:r>
      <w:r w:rsidR="001B0513">
        <w:t xml:space="preserve"> also</w:t>
      </w:r>
      <w:r w:rsidR="006D7F82">
        <w:t xml:space="preserve"> </w:t>
      </w:r>
      <w:r w:rsidR="000A2083">
        <w:t xml:space="preserve">that the joint analysis always selects the two markers with effects when there </w:t>
      </w:r>
      <w:r w:rsidR="001B0513">
        <w:t xml:space="preserve">are </w:t>
      </w:r>
      <w:r w:rsidR="000A2083">
        <w:t>two such markers, and the one marker with an effect when there is just one.</w:t>
      </w:r>
      <w:r w:rsidR="007803A5">
        <w:t xml:space="preserve">  </w:t>
      </w:r>
      <w:r w:rsidR="006D7F82">
        <w:t>In practice these selections will be affected by sampling variation</w:t>
      </w:r>
      <w:r w:rsidR="002309D3">
        <w:t>, and some form of model comparison may be required in the joint model.  T</w:t>
      </w:r>
      <w:r w:rsidR="006D7F82">
        <w:t xml:space="preserve">he </w:t>
      </w:r>
      <w:r w:rsidR="006D7F82" w:rsidRPr="006D7F82">
        <w:rPr>
          <w:i/>
        </w:rPr>
        <w:t>R</w:t>
      </w:r>
      <w:r w:rsidR="006D7F82" w:rsidRPr="006D7F82">
        <w:rPr>
          <w:vertAlign w:val="superscript"/>
        </w:rPr>
        <w:t>2</w:t>
      </w:r>
      <w:r w:rsidR="006D7F82">
        <w:t xml:space="preserve"> values will be lower</w:t>
      </w:r>
      <w:r w:rsidR="002309D3">
        <w:t xml:space="preserve"> for all models but there may be less difference in performance between them.  However</w:t>
      </w:r>
      <w:r w:rsidR="006D7F82">
        <w:t xml:space="preserve"> the asymptotic results will be the same and we expect our qualitative conclusions to be unchanged.  </w:t>
      </w:r>
      <w:r w:rsidR="007803A5">
        <w:t xml:space="preserve">We </w:t>
      </w:r>
      <w:r w:rsidR="00DC1A23">
        <w:t xml:space="preserve">further </w:t>
      </w:r>
      <w:r w:rsidR="007803A5">
        <w:t xml:space="preserve">ignore selection bias (“winner’s curse”) in </w:t>
      </w:r>
      <w:r w:rsidR="009D6F9D">
        <w:t xml:space="preserve">the estimated effects of the selected markers, </w:t>
      </w:r>
      <w:r w:rsidR="00922C7C">
        <w:t>assume that effects are independent within regions</w:t>
      </w:r>
      <w:r w:rsidR="00C651FD">
        <w:t>, and</w:t>
      </w:r>
      <w:r w:rsidR="009D6F9D">
        <w:t xml:space="preserve"> do not consider selecting markers by a </w:t>
      </w:r>
      <w:r w:rsidR="009D6F9D">
        <w:rPr>
          <w:i/>
        </w:rPr>
        <w:t>P</w:t>
      </w:r>
      <w:r w:rsidR="002309D3">
        <w:t>-value threshold.</w:t>
      </w:r>
    </w:p>
    <w:p w:rsidR="009D6F9D" w:rsidRDefault="00C651FD" w:rsidP="004333A7">
      <w:pPr>
        <w:spacing w:line="480" w:lineRule="auto"/>
      </w:pPr>
      <w:r>
        <w:t>However o</w:t>
      </w:r>
      <w:r w:rsidR="009D6F9D">
        <w:t xml:space="preserve">ur aim is to demonstrate analytically the information loss by pruning and </w:t>
      </w:r>
      <w:r w:rsidR="002309D3">
        <w:t xml:space="preserve">its relationship to </w:t>
      </w:r>
      <w:r w:rsidR="009D6F9D">
        <w:t xml:space="preserve">sample size.  Our idealised model explains the surprisingly good current performance of pruning while projecting the gains from adjusting for LD in future larger studies.  Simulations based on </w:t>
      </w:r>
      <w:r w:rsidR="00416A43">
        <w:t xml:space="preserve">real genotypes have obtained similar results </w: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 </w:instrText>
      </w:r>
      <w:r w:rsidR="00126093">
        <w:fldChar w:fldCharType="begin">
          <w:fldData xml:space="preserve">PEVuZE5vdGU+PENpdGU+PEF1dGhvcj5WaWxoamFsbXNzb248L0F1dGhvcj48WWVhcj4yMDE1PC9Z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==
</w:fldData>
        </w:fldChar>
      </w:r>
      <w:r w:rsidR="004001FD">
        <w:instrText xml:space="preserve"> ADDIN EN.CITE.DATA </w:instrText>
      </w:r>
      <w:r w:rsidR="00126093">
        <w:fldChar w:fldCharType="end"/>
      </w:r>
      <w:r w:rsidR="00126093">
        <w:fldChar w:fldCharType="separate"/>
      </w:r>
      <w:r w:rsidR="004001FD">
        <w:rPr>
          <w:noProof/>
        </w:rPr>
        <w:t>[</w:t>
      </w:r>
      <w:hyperlink w:anchor="_ENREF_11" w:tooltip="Vilhjalmsson, 2015 #5579" w:history="1">
        <w:r w:rsidR="007E5E82">
          <w:rPr>
            <w:noProof/>
          </w:rPr>
          <w:t>11</w:t>
        </w:r>
      </w:hyperlink>
      <w:r w:rsidR="004001FD">
        <w:rPr>
          <w:noProof/>
        </w:rPr>
        <w:t>]</w:t>
      </w:r>
      <w:r w:rsidR="00126093">
        <w:fldChar w:fldCharType="end"/>
      </w:r>
      <w:r w:rsidR="00416A43">
        <w:t xml:space="preserve">, </w:t>
      </w:r>
      <w:r w:rsidR="002309D3">
        <w:t xml:space="preserve">though </w:t>
      </w:r>
      <w:r w:rsidR="00416A43">
        <w:t>for a more limited range of sample sizes and without controlling the number of effects with</w:t>
      </w:r>
      <w:r w:rsidR="00386F0B">
        <w:t>in</w:t>
      </w:r>
      <w:r w:rsidR="00416A43">
        <w:t xml:space="preserve"> a region of LD.</w:t>
      </w:r>
      <w:r w:rsidR="002309D3">
        <w:t xml:space="preserve">  We show that when results from joint modelling are observed to be similar to those using pruning, it could be explained by a low average number of effects in each region of LD, or by </w:t>
      </w:r>
      <w:r w:rsidR="00AE13D5">
        <w:t>a low sample size, or by a highly polygenic model .  Conversely, strong differences in performance between pruned and jointly modelled gene scores are suggestive of many regions of LD containing multiple markers with independent effects.</w:t>
      </w:r>
    </w:p>
    <w:p w:rsidR="00922C7C" w:rsidRDefault="003A7A12" w:rsidP="004333A7">
      <w:pPr>
        <w:spacing w:line="480" w:lineRule="auto"/>
      </w:pPr>
      <w:r>
        <w:t xml:space="preserve">Many fine mapping studies have identified independent </w:t>
      </w:r>
      <w:r w:rsidR="009843B6">
        <w:t xml:space="preserve">effects within regions of LD </w:t>
      </w:r>
      <w:r w:rsidR="00126093">
        <w:fldChar w:fldCharType="begin">
          <w:fldData xml:space="preserve">PEVuZE5vdGU+PENpdGU+PEF1dGhvcj5PcnI8L0F1dGhvcj48WWVhcj4yMDE1PC9ZZWFyPjxSZWNO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</w:fldData>
        </w:fldChar>
      </w:r>
      <w:r w:rsidR="008B5558">
        <w:instrText xml:space="preserve"> ADDIN EN.CITE </w:instrText>
      </w:r>
      <w:r w:rsidR="00126093">
        <w:fldChar w:fldCharType="begin">
          <w:fldData xml:space="preserve">PEVuZE5vdGU+PENpdGU+PEF1dGhvcj5PcnI8L0F1dGhvcj48WWVhcj4yMDE1PC9ZZWFyPjxSZWNO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</w:fldData>
        </w:fldChar>
      </w:r>
      <w:r w:rsidR="008B5558">
        <w:instrText xml:space="preserve"> ADDIN EN.CITE.DATA </w:instrText>
      </w:r>
      <w:r w:rsidR="00126093">
        <w:fldChar w:fldCharType="end"/>
      </w:r>
      <w:r w:rsidR="00126093">
        <w:fldChar w:fldCharType="separate"/>
      </w:r>
      <w:r w:rsidR="008B5558">
        <w:rPr>
          <w:noProof/>
        </w:rPr>
        <w:t>[</w:t>
      </w:r>
      <w:hyperlink w:anchor="_ENREF_20" w:tooltip="Orr, 2015 #5583" w:history="1">
        <w:r w:rsidR="007E5E82">
          <w:rPr>
            <w:noProof/>
          </w:rPr>
          <w:t>20</w:t>
        </w:r>
      </w:hyperlink>
      <w:r w:rsidR="008B5558">
        <w:rPr>
          <w:noProof/>
        </w:rPr>
        <w:t>,</w:t>
      </w:r>
      <w:hyperlink w:anchor="_ENREF_21" w:tooltip="Beecham, 2013 #5621" w:history="1">
        <w:r w:rsidR="007E5E82">
          <w:rPr>
            <w:noProof/>
          </w:rPr>
          <w:t>21</w:t>
        </w:r>
      </w:hyperlink>
      <w:r w:rsidR="008B5558">
        <w:rPr>
          <w:noProof/>
        </w:rPr>
        <w:t>]</w:t>
      </w:r>
      <w:r w:rsidR="00126093">
        <w:fldChar w:fldCharType="end"/>
      </w:r>
      <w:r w:rsidR="009843B6">
        <w:t xml:space="preserve">, with the proportion of such regions being reported as high as one-third </w:t>
      </w:r>
      <w:r w:rsidR="00126093">
        <w:fldChar w:fldCharType="begin">
          <w:fldData xml:space="preserve">PEVuZE5vdGU+PENpdGU+PEF1dGhvcj5Ucnlua2E8L0F1dGhvcj48WWVhcj4yMDExPC9ZZWFyPjxS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==
</w:fldData>
        </w:fldChar>
      </w:r>
      <w:r w:rsidR="008B5558">
        <w:instrText xml:space="preserve"> ADDIN EN.CITE </w:instrText>
      </w:r>
      <w:r w:rsidR="00126093">
        <w:fldChar w:fldCharType="begin">
          <w:fldData xml:space="preserve">PEVuZE5vdGU+PENpdGU+PEF1dGhvcj5Ucnlua2E8L0F1dGhvcj48WWVhcj4yMDExPC9ZZWFyPjxS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==
</w:fldData>
        </w:fldChar>
      </w:r>
      <w:r w:rsidR="008B5558">
        <w:instrText xml:space="preserve"> ADDIN EN.CITE.DATA </w:instrText>
      </w:r>
      <w:r w:rsidR="00126093">
        <w:fldChar w:fldCharType="end"/>
      </w:r>
      <w:r w:rsidR="00126093">
        <w:fldChar w:fldCharType="separate"/>
      </w:r>
      <w:r w:rsidR="008B5558">
        <w:rPr>
          <w:noProof/>
        </w:rPr>
        <w:t>[</w:t>
      </w:r>
      <w:hyperlink w:anchor="_ENREF_22" w:tooltip="Trynka, 2011 #5581" w:history="1">
        <w:r w:rsidR="007E5E82">
          <w:rPr>
            <w:noProof/>
          </w:rPr>
          <w:t>22</w:t>
        </w:r>
      </w:hyperlink>
      <w:r w:rsidR="008B5558">
        <w:rPr>
          <w:noProof/>
        </w:rPr>
        <w:t>]</w:t>
      </w:r>
      <w:r w:rsidR="00126093">
        <w:fldChar w:fldCharType="end"/>
      </w:r>
      <w:r w:rsidR="009843B6">
        <w:t xml:space="preserve">.  Given the </w:t>
      </w:r>
      <w:r w:rsidR="00672729">
        <w:t xml:space="preserve">limited power </w:t>
      </w:r>
      <w:r w:rsidR="0059753D">
        <w:t xml:space="preserve">to </w:t>
      </w:r>
      <w:r w:rsidR="00672729">
        <w:t xml:space="preserve">detect multiple independent effects, the true proportion </w:t>
      </w:r>
      <w:r w:rsidR="00B05C5A">
        <w:t>may</w:t>
      </w:r>
      <w:r w:rsidR="00672729">
        <w:t xml:space="preserve"> be higher.  </w:t>
      </w:r>
      <w:r w:rsidR="008940D6">
        <w:t xml:space="preserve">Our results suggest that pruning remains an effective strategy for current studies and will continue to capture a high proportion of heritability in future studies.  However </w:t>
      </w:r>
      <w:proofErr w:type="gramStart"/>
      <w:r w:rsidR="008940D6">
        <w:t>to</w:t>
      </w:r>
      <w:proofErr w:type="gramEnd"/>
      <w:r w:rsidR="008940D6">
        <w:t xml:space="preserve"> fully exploit the data it will become </w:t>
      </w:r>
      <w:r w:rsidR="008940D6">
        <w:lastRenderedPageBreak/>
        <w:t>increasingly important to jointly model the effects of correlated markers as sample s</w:t>
      </w:r>
      <w:r w:rsidR="005E11AC">
        <w:t xml:space="preserve">izes approach the millions.  Light pruning, say to </w:t>
      </w:r>
      <w:r w:rsidR="005E11AC" w:rsidRPr="005E11AC">
        <w:rPr>
          <w:i/>
        </w:rPr>
        <w:t>r</w:t>
      </w:r>
      <w:r w:rsidR="005E11AC" w:rsidRPr="005E11AC">
        <w:rPr>
          <w:vertAlign w:val="superscript"/>
        </w:rPr>
        <w:t>2</w:t>
      </w:r>
      <w:r w:rsidR="005E11AC">
        <w:t xml:space="preserve">=0.95, can alleviate problems of </w:t>
      </w:r>
      <w:proofErr w:type="spellStart"/>
      <w:r w:rsidR="005E11AC">
        <w:t>collinearity</w:t>
      </w:r>
      <w:proofErr w:type="spellEnd"/>
      <w:r w:rsidR="005E11AC">
        <w:t xml:space="preserve"> and reduce the size of the model space with minimal loss of information.</w:t>
      </w:r>
    </w:p>
    <w:p w:rsidR="00424D28" w:rsidRDefault="00424D28"/>
    <w:p w:rsidR="00361FBB" w:rsidRDefault="00361FBB" w:rsidP="008F4E07">
      <w:pPr>
        <w:pStyle w:val="Heading2"/>
      </w:pPr>
      <w:r>
        <w:t>Acknowledgements</w:t>
      </w:r>
    </w:p>
    <w:p w:rsidR="00361FBB" w:rsidRPr="00361FBB" w:rsidRDefault="00361FBB" w:rsidP="00361FBB">
      <w:r>
        <w:t>This work was funded by the MRC (</w:t>
      </w:r>
      <w:r w:rsidRPr="00361FBB">
        <w:t>MR/K006215/1</w:t>
      </w:r>
      <w:r>
        <w:t>).</w:t>
      </w:r>
    </w:p>
    <w:p w:rsidR="00361FBB" w:rsidRDefault="00361FBB">
      <w:pPr>
        <w:rPr>
          <w:rFonts w:asciiTheme="majorHAnsi" w:eastAsiaTheme="majorEastAsia" w:hAnsiTheme="majorHAnsi" w:cstheme="majorBidi"/>
          <w:b/>
          <w:bCs/>
          <w:color w:val="4F81BD" w:themeColor="accent1"/>
          <w:sz w:val="26"/>
          <w:szCs w:val="26"/>
        </w:rPr>
      </w:pPr>
      <w:r>
        <w:br w:type="page"/>
      </w:r>
    </w:p>
    <w:p w:rsidR="008F4E07" w:rsidRPr="00527E66" w:rsidRDefault="008F4E07" w:rsidP="008F4E07">
      <w:pPr>
        <w:pStyle w:val="Heading2"/>
      </w:pPr>
      <w:r>
        <w:lastRenderedPageBreak/>
        <w:t>References</w:t>
      </w:r>
    </w:p>
    <w:p w:rsidR="007E5E82" w:rsidRPr="007E5E82" w:rsidRDefault="00126093" w:rsidP="007E5E82">
      <w:pPr>
        <w:spacing w:after="0" w:line="240" w:lineRule="auto"/>
        <w:rPr>
          <w:rFonts w:ascii="Calibri" w:hAnsi="Calibri"/>
          <w:noProof/>
        </w:rPr>
      </w:pPr>
      <w:r>
        <w:fldChar w:fldCharType="begin"/>
      </w:r>
      <w:r w:rsidR="008A5AFD">
        <w:instrText xml:space="preserve"> ADDIN EN.REFLIST </w:instrText>
      </w:r>
      <w:r>
        <w:fldChar w:fldCharType="separate"/>
      </w:r>
      <w:bookmarkStart w:id="28" w:name="_ENREF_1"/>
      <w:r w:rsidR="007E5E82" w:rsidRPr="007E5E82">
        <w:rPr>
          <w:rFonts w:ascii="Calibri" w:hAnsi="Calibri"/>
          <w:noProof/>
        </w:rPr>
        <w:t>1</w:t>
      </w:r>
      <w:r w:rsidR="007E5E82" w:rsidRPr="007E5E82">
        <w:rPr>
          <w:rFonts w:ascii="Calibri" w:hAnsi="Calibri"/>
          <w:noProof/>
        </w:rPr>
        <w:tab/>
        <w:t>Dudbridge F: Polygenic epidemiology. Genet Epidemiol in press</w:t>
      </w:r>
      <w:bookmarkEnd w:id="28"/>
    </w:p>
    <w:p w:rsidR="007E5E82" w:rsidRPr="007E5E82" w:rsidRDefault="007E5E82" w:rsidP="007E5E82">
      <w:pPr>
        <w:spacing w:after="0" w:line="240" w:lineRule="auto"/>
        <w:rPr>
          <w:rFonts w:ascii="Calibri" w:hAnsi="Calibri"/>
          <w:noProof/>
        </w:rPr>
      </w:pPr>
      <w:bookmarkStart w:id="29" w:name="_ENREF_2"/>
      <w:r w:rsidRPr="007E5E82">
        <w:rPr>
          <w:rFonts w:ascii="Calibri" w:hAnsi="Calibri"/>
          <w:noProof/>
        </w:rPr>
        <w:t>2</w:t>
      </w:r>
      <w:r w:rsidRPr="007E5E82">
        <w:rPr>
          <w:rFonts w:ascii="Calibri" w:hAnsi="Calibri"/>
          <w:noProof/>
        </w:rPr>
        <w:tab/>
        <w:t>Wray NR, Lee SH, Mehta D, et al.: Research review: Polygenic methods and their application to psychiatric traits. J Child Psychol Psychiatry 2014;55:1068-1087.</w:t>
      </w:r>
      <w:bookmarkEnd w:id="29"/>
    </w:p>
    <w:p w:rsidR="007E5E82" w:rsidRPr="007E5E82" w:rsidRDefault="007E5E82" w:rsidP="007E5E82">
      <w:pPr>
        <w:spacing w:after="0" w:line="240" w:lineRule="auto"/>
        <w:rPr>
          <w:rFonts w:ascii="Calibri" w:hAnsi="Calibri"/>
          <w:noProof/>
        </w:rPr>
      </w:pPr>
      <w:bookmarkStart w:id="30" w:name="_ENREF_3"/>
      <w:r w:rsidRPr="007E5E82">
        <w:rPr>
          <w:rFonts w:ascii="Calibri" w:hAnsi="Calibri"/>
          <w:noProof/>
        </w:rPr>
        <w:t>3</w:t>
      </w:r>
      <w:r w:rsidRPr="007E5E82">
        <w:rPr>
          <w:rFonts w:ascii="Calibri" w:hAnsi="Calibri"/>
          <w:noProof/>
        </w:rPr>
        <w:tab/>
        <w:t>Purcell SM, Wray NR, Stone JL, et al.: Common polygenic variation contributes to risk of schizophrenia and bipolar disorder. Nature 2009;460:748-752.</w:t>
      </w:r>
      <w:bookmarkEnd w:id="30"/>
    </w:p>
    <w:p w:rsidR="007E5E82" w:rsidRPr="007E5E82" w:rsidRDefault="007E5E82" w:rsidP="007E5E82">
      <w:pPr>
        <w:spacing w:after="0" w:line="240" w:lineRule="auto"/>
        <w:rPr>
          <w:rFonts w:ascii="Calibri" w:hAnsi="Calibri"/>
          <w:noProof/>
        </w:rPr>
      </w:pPr>
      <w:bookmarkStart w:id="31" w:name="_ENREF_4"/>
      <w:r w:rsidRPr="007E5E82">
        <w:rPr>
          <w:rFonts w:ascii="Calibri" w:hAnsi="Calibri"/>
          <w:noProof/>
        </w:rPr>
        <w:t>4</w:t>
      </w:r>
      <w:r w:rsidRPr="007E5E82">
        <w:rPr>
          <w:rFonts w:ascii="Calibri" w:hAnsi="Calibri"/>
          <w:noProof/>
        </w:rPr>
        <w:tab/>
        <w:t>Palla L, Dudbridge F: A fast method that uses polygenic scores to estimate the variance explained by genome-wide marker panels and the proportion of variants affecting a trait. Am J Hum Genet 2015;97:250-259.</w:t>
      </w:r>
      <w:bookmarkEnd w:id="31"/>
    </w:p>
    <w:p w:rsidR="007E5E82" w:rsidRPr="007E5E82" w:rsidRDefault="007E5E82" w:rsidP="007E5E82">
      <w:pPr>
        <w:spacing w:after="0" w:line="240" w:lineRule="auto"/>
        <w:rPr>
          <w:rFonts w:ascii="Calibri" w:hAnsi="Calibri"/>
          <w:noProof/>
        </w:rPr>
      </w:pPr>
      <w:bookmarkStart w:id="32" w:name="_ENREF_5"/>
      <w:r w:rsidRPr="007E5E82">
        <w:rPr>
          <w:rFonts w:ascii="Calibri" w:hAnsi="Calibri"/>
          <w:noProof/>
        </w:rPr>
        <w:t>5</w:t>
      </w:r>
      <w:r w:rsidRPr="007E5E82">
        <w:rPr>
          <w:rFonts w:ascii="Calibri" w:hAnsi="Calibri"/>
          <w:noProof/>
        </w:rPr>
        <w:tab/>
        <w:t>Dudbridge F: Power and predictive accuracy of polygenic risk scores. PLoS Genet 2013;9:e1003348.</w:t>
      </w:r>
      <w:bookmarkEnd w:id="32"/>
    </w:p>
    <w:p w:rsidR="007E5E82" w:rsidRPr="007E5E82" w:rsidRDefault="007E5E82" w:rsidP="007E5E82">
      <w:pPr>
        <w:spacing w:after="0" w:line="240" w:lineRule="auto"/>
        <w:rPr>
          <w:rFonts w:ascii="Calibri" w:hAnsi="Calibri"/>
          <w:noProof/>
        </w:rPr>
      </w:pPr>
      <w:bookmarkStart w:id="33" w:name="_ENREF_6"/>
      <w:r w:rsidRPr="007E5E82">
        <w:rPr>
          <w:rFonts w:ascii="Calibri" w:hAnsi="Calibri"/>
          <w:noProof/>
        </w:rPr>
        <w:t>6</w:t>
      </w:r>
      <w:r w:rsidRPr="007E5E82">
        <w:rPr>
          <w:rFonts w:ascii="Calibri" w:hAnsi="Calibri"/>
          <w:noProof/>
        </w:rPr>
        <w:tab/>
        <w:t>Burgess S, Thompson SG: Use of allele scores as instrumental variables for mendelian randomization. Int J Epidemiol 2013;42:1134-1144.</w:t>
      </w:r>
      <w:bookmarkEnd w:id="33"/>
    </w:p>
    <w:p w:rsidR="007E5E82" w:rsidRPr="007E5E82" w:rsidRDefault="007E5E82" w:rsidP="007E5E82">
      <w:pPr>
        <w:spacing w:after="0" w:line="240" w:lineRule="auto"/>
        <w:rPr>
          <w:rFonts w:ascii="Calibri" w:hAnsi="Calibri"/>
          <w:noProof/>
        </w:rPr>
      </w:pPr>
      <w:bookmarkStart w:id="34" w:name="_ENREF_7"/>
      <w:r w:rsidRPr="007E5E82">
        <w:rPr>
          <w:rFonts w:ascii="Calibri" w:hAnsi="Calibri"/>
          <w:noProof/>
        </w:rPr>
        <w:t>7</w:t>
      </w:r>
      <w:r w:rsidRPr="007E5E82">
        <w:rPr>
          <w:rFonts w:ascii="Calibri" w:hAnsi="Calibri"/>
          <w:noProof/>
        </w:rPr>
        <w:tab/>
        <w:t>Cordell HJ, Clayton DG: A unified stepwise regression procedure for evaluating the relative effects of polymorphisms within a gene using case/control or family data: Application to hla in type 1 diabetes. Am J Hum Genet 2002;70:124-141.</w:t>
      </w:r>
      <w:bookmarkEnd w:id="34"/>
    </w:p>
    <w:p w:rsidR="007E5E82" w:rsidRPr="007E5E82" w:rsidRDefault="007E5E82" w:rsidP="007E5E82">
      <w:pPr>
        <w:spacing w:after="0" w:line="240" w:lineRule="auto"/>
        <w:rPr>
          <w:rFonts w:ascii="Calibri" w:hAnsi="Calibri"/>
          <w:noProof/>
        </w:rPr>
      </w:pPr>
      <w:bookmarkStart w:id="35" w:name="_ENREF_8"/>
      <w:r w:rsidRPr="007E5E82">
        <w:rPr>
          <w:rFonts w:ascii="Calibri" w:hAnsi="Calibri"/>
          <w:noProof/>
        </w:rPr>
        <w:t>8</w:t>
      </w:r>
      <w:r w:rsidRPr="007E5E82">
        <w:rPr>
          <w:rFonts w:ascii="Calibri" w:hAnsi="Calibri"/>
          <w:noProof/>
        </w:rPr>
        <w:tab/>
        <w:t>Wallace C, Cutler AJ, Pontikos N, et al.: Dissection of a complex disease susceptibility region using a bayesian stochastic search approach to fine mapping. PLoS Genet 2015;11:e1005272.</w:t>
      </w:r>
      <w:bookmarkEnd w:id="35"/>
    </w:p>
    <w:p w:rsidR="007E5E82" w:rsidRPr="007E5E82" w:rsidRDefault="007E5E82" w:rsidP="007E5E82">
      <w:pPr>
        <w:spacing w:after="0" w:line="240" w:lineRule="auto"/>
        <w:rPr>
          <w:rFonts w:ascii="Calibri" w:hAnsi="Calibri"/>
          <w:noProof/>
        </w:rPr>
      </w:pPr>
      <w:bookmarkStart w:id="36" w:name="_ENREF_9"/>
      <w:r w:rsidRPr="007E5E82">
        <w:rPr>
          <w:rFonts w:ascii="Calibri" w:hAnsi="Calibri"/>
          <w:noProof/>
        </w:rPr>
        <w:t>9</w:t>
      </w:r>
      <w:r w:rsidRPr="007E5E82">
        <w:rPr>
          <w:rFonts w:ascii="Calibri" w:hAnsi="Calibri"/>
          <w:noProof/>
        </w:rPr>
        <w:tab/>
        <w:t>Yang J, Ferreira T, Morris AP, et al.: Conditional and joint multiple-snp analysis of gwas summary statistics identifies additional variants influencing complex traits. Nat Genet 2012;44:369-375, S361-363.</w:t>
      </w:r>
      <w:bookmarkEnd w:id="36"/>
    </w:p>
    <w:p w:rsidR="007E5E82" w:rsidRPr="007E5E82" w:rsidRDefault="007E5E82" w:rsidP="007E5E82">
      <w:pPr>
        <w:spacing w:after="0" w:line="240" w:lineRule="auto"/>
        <w:rPr>
          <w:rFonts w:ascii="Calibri" w:hAnsi="Calibri"/>
          <w:noProof/>
        </w:rPr>
      </w:pPr>
      <w:bookmarkStart w:id="37" w:name="_ENREF_10"/>
      <w:r w:rsidRPr="007E5E82">
        <w:rPr>
          <w:rFonts w:ascii="Calibri" w:hAnsi="Calibri"/>
          <w:noProof/>
        </w:rPr>
        <w:t>10</w:t>
      </w:r>
      <w:r w:rsidRPr="007E5E82">
        <w:rPr>
          <w:rFonts w:ascii="Calibri" w:hAnsi="Calibri"/>
          <w:noProof/>
        </w:rPr>
        <w:tab/>
        <w:t>Farh KK, Marson A, Zhu J, et al.: Genetic and epigenetic fine mapping of causal autoimmune disease variants. Nature 2015;518:337-343.</w:t>
      </w:r>
      <w:bookmarkEnd w:id="37"/>
    </w:p>
    <w:p w:rsidR="007E5E82" w:rsidRPr="007E5E82" w:rsidRDefault="007E5E82" w:rsidP="007E5E82">
      <w:pPr>
        <w:spacing w:after="0" w:line="240" w:lineRule="auto"/>
        <w:rPr>
          <w:rFonts w:ascii="Calibri" w:hAnsi="Calibri"/>
          <w:noProof/>
        </w:rPr>
      </w:pPr>
      <w:bookmarkStart w:id="38" w:name="_ENREF_11"/>
      <w:r w:rsidRPr="007E5E82">
        <w:rPr>
          <w:rFonts w:ascii="Calibri" w:hAnsi="Calibri"/>
          <w:noProof/>
        </w:rPr>
        <w:t>11</w:t>
      </w:r>
      <w:r w:rsidRPr="007E5E82">
        <w:rPr>
          <w:rFonts w:ascii="Calibri" w:hAnsi="Calibri"/>
          <w:noProof/>
        </w:rPr>
        <w:tab/>
        <w:t>Vilhjalmsson BJ, Yang J, Finucane HK, et al.: Modeling linkage disequilibrium increases accuracy of polygenic risk scores. Am J Hum Genet 2015;97:576-592.</w:t>
      </w:r>
      <w:bookmarkEnd w:id="38"/>
    </w:p>
    <w:p w:rsidR="007E5E82" w:rsidRPr="007E5E82" w:rsidRDefault="007E5E82" w:rsidP="007E5E82">
      <w:pPr>
        <w:spacing w:after="0" w:line="240" w:lineRule="auto"/>
        <w:rPr>
          <w:rFonts w:ascii="Calibri" w:hAnsi="Calibri"/>
          <w:noProof/>
        </w:rPr>
      </w:pPr>
      <w:bookmarkStart w:id="39" w:name="_ENREF_12"/>
      <w:r w:rsidRPr="007E5E82">
        <w:rPr>
          <w:rFonts w:ascii="Calibri" w:hAnsi="Calibri"/>
          <w:noProof/>
        </w:rPr>
        <w:t>12</w:t>
      </w:r>
      <w:r w:rsidRPr="007E5E82">
        <w:rPr>
          <w:rFonts w:ascii="Calibri" w:hAnsi="Calibri"/>
          <w:noProof/>
        </w:rPr>
        <w:tab/>
        <w:t>Abraham G, Kowalczyk A, Zobel J, et al.: Performance and robustness of penalized and unpenalized methods for genetic prediction of complex human disease. Genet Epidemiol 2013;37:184-195.</w:t>
      </w:r>
      <w:bookmarkEnd w:id="39"/>
    </w:p>
    <w:p w:rsidR="007E5E82" w:rsidRPr="007E5E82" w:rsidRDefault="007E5E82" w:rsidP="007E5E82">
      <w:pPr>
        <w:spacing w:after="0" w:line="240" w:lineRule="auto"/>
        <w:rPr>
          <w:rFonts w:ascii="Calibri" w:hAnsi="Calibri"/>
          <w:noProof/>
        </w:rPr>
      </w:pPr>
      <w:bookmarkStart w:id="40" w:name="_ENREF_13"/>
      <w:r w:rsidRPr="007E5E82">
        <w:rPr>
          <w:rFonts w:ascii="Calibri" w:hAnsi="Calibri"/>
          <w:noProof/>
        </w:rPr>
        <w:t>13</w:t>
      </w:r>
      <w:r w:rsidRPr="007E5E82">
        <w:rPr>
          <w:rFonts w:ascii="Calibri" w:hAnsi="Calibri"/>
          <w:noProof/>
        </w:rPr>
        <w:tab/>
        <w:t>Warren H, Casas JP, Hingorani A, et al.: Genetic prediction of quantitative lipid traits: Comparing shrinkage models to gene scores. Genet Epidemiol 2014;38:72-83.</w:t>
      </w:r>
      <w:bookmarkEnd w:id="40"/>
    </w:p>
    <w:p w:rsidR="007E5E82" w:rsidRPr="007E5E82" w:rsidRDefault="007E5E82" w:rsidP="007E5E82">
      <w:pPr>
        <w:spacing w:after="0" w:line="240" w:lineRule="auto"/>
        <w:rPr>
          <w:rFonts w:ascii="Calibri" w:hAnsi="Calibri"/>
          <w:noProof/>
        </w:rPr>
      </w:pPr>
      <w:bookmarkStart w:id="41" w:name="_ENREF_14"/>
      <w:r w:rsidRPr="007E5E82">
        <w:rPr>
          <w:rFonts w:ascii="Calibri" w:hAnsi="Calibri"/>
          <w:noProof/>
        </w:rPr>
        <w:t>14</w:t>
      </w:r>
      <w:r w:rsidRPr="007E5E82">
        <w:rPr>
          <w:rFonts w:ascii="Calibri" w:hAnsi="Calibri"/>
          <w:noProof/>
        </w:rPr>
        <w:tab/>
        <w:t>Lee SH, Goddard ME, Wray NR, et al.: A better coefficient of determination for genetic profile analysis. Genet Epidemiol 2012;36:214-224.</w:t>
      </w:r>
      <w:bookmarkEnd w:id="41"/>
    </w:p>
    <w:p w:rsidR="007E5E82" w:rsidRPr="007E5E82" w:rsidRDefault="007E5E82" w:rsidP="007E5E82">
      <w:pPr>
        <w:spacing w:after="0" w:line="240" w:lineRule="auto"/>
        <w:rPr>
          <w:rFonts w:ascii="Calibri" w:hAnsi="Calibri"/>
          <w:noProof/>
        </w:rPr>
      </w:pPr>
      <w:bookmarkStart w:id="42" w:name="_ENREF_15"/>
      <w:r w:rsidRPr="007E5E82">
        <w:rPr>
          <w:rFonts w:ascii="Calibri" w:hAnsi="Calibri"/>
          <w:noProof/>
        </w:rPr>
        <w:t>15</w:t>
      </w:r>
      <w:r w:rsidRPr="007E5E82">
        <w:rPr>
          <w:rFonts w:ascii="Calibri" w:hAnsi="Calibri"/>
          <w:noProof/>
        </w:rPr>
        <w:tab/>
        <w:t>Stahl EA, Wegmann D, Trynka G, et al.: Bayesian inference analyses of the polygenic architecture of rheumatoid arthritis. Nat Genet 2012;44:483-489.</w:t>
      </w:r>
      <w:bookmarkEnd w:id="42"/>
    </w:p>
    <w:p w:rsidR="007E5E82" w:rsidRPr="007E5E82" w:rsidRDefault="007E5E82" w:rsidP="007E5E82">
      <w:pPr>
        <w:spacing w:after="0" w:line="240" w:lineRule="auto"/>
        <w:rPr>
          <w:rFonts w:ascii="Calibri" w:hAnsi="Calibri"/>
          <w:noProof/>
        </w:rPr>
      </w:pPr>
      <w:bookmarkStart w:id="43" w:name="_ENREF_16"/>
      <w:r w:rsidRPr="007E5E82">
        <w:rPr>
          <w:rFonts w:ascii="Calibri" w:hAnsi="Calibri"/>
          <w:noProof/>
        </w:rPr>
        <w:t>16</w:t>
      </w:r>
      <w:r w:rsidRPr="007E5E82">
        <w:rPr>
          <w:rFonts w:ascii="Calibri" w:hAnsi="Calibri"/>
          <w:noProof/>
        </w:rPr>
        <w:tab/>
        <w:t>Meuwissen TH, Hayes BJ, Goddard ME: Prediction of total genetic value using genome-wide dense marker maps. Genetics 2001;157:1819-1829.</w:t>
      </w:r>
      <w:bookmarkEnd w:id="43"/>
    </w:p>
    <w:p w:rsidR="007E5E82" w:rsidRPr="007E5E82" w:rsidRDefault="007E5E82" w:rsidP="007E5E82">
      <w:pPr>
        <w:spacing w:after="0" w:line="240" w:lineRule="auto"/>
        <w:rPr>
          <w:rFonts w:ascii="Calibri" w:hAnsi="Calibri"/>
          <w:noProof/>
        </w:rPr>
      </w:pPr>
      <w:bookmarkStart w:id="44" w:name="_ENREF_17"/>
      <w:r w:rsidRPr="007E5E82">
        <w:rPr>
          <w:rFonts w:ascii="Calibri" w:hAnsi="Calibri"/>
          <w:noProof/>
        </w:rPr>
        <w:t>17</w:t>
      </w:r>
      <w:r w:rsidRPr="007E5E82">
        <w:rPr>
          <w:rFonts w:ascii="Calibri" w:hAnsi="Calibri"/>
          <w:noProof/>
        </w:rPr>
        <w:tab/>
        <w:t>Moser G, Lee SH, Hayes BJ, et al.: Simultaneous discovery, estimation and prediction analysis of complex traits using a bayesian mixture model. PLoS Genet 2015;11:e1004969.</w:t>
      </w:r>
      <w:bookmarkEnd w:id="44"/>
    </w:p>
    <w:p w:rsidR="007E5E82" w:rsidRPr="007E5E82" w:rsidRDefault="007E5E82" w:rsidP="007E5E82">
      <w:pPr>
        <w:spacing w:after="0" w:line="240" w:lineRule="auto"/>
        <w:rPr>
          <w:rFonts w:ascii="Calibri" w:hAnsi="Calibri"/>
          <w:noProof/>
        </w:rPr>
      </w:pPr>
      <w:bookmarkStart w:id="45" w:name="_ENREF_18"/>
      <w:r w:rsidRPr="007E5E82">
        <w:rPr>
          <w:rFonts w:ascii="Calibri" w:hAnsi="Calibri"/>
          <w:noProof/>
        </w:rPr>
        <w:t>18</w:t>
      </w:r>
      <w:r w:rsidRPr="007E5E82">
        <w:rPr>
          <w:rFonts w:ascii="Calibri" w:hAnsi="Calibri"/>
          <w:noProof/>
        </w:rPr>
        <w:tab/>
        <w:t>Speed D, Balding DJ: Multiblup: Improved snp-based prediction for complex traits. Genome Res 2014;24:1550-1557.</w:t>
      </w:r>
      <w:bookmarkEnd w:id="45"/>
    </w:p>
    <w:p w:rsidR="007E5E82" w:rsidRPr="007E5E82" w:rsidRDefault="007E5E82" w:rsidP="007E5E82">
      <w:pPr>
        <w:spacing w:after="0" w:line="240" w:lineRule="auto"/>
        <w:rPr>
          <w:rFonts w:ascii="Calibri" w:hAnsi="Calibri"/>
          <w:noProof/>
        </w:rPr>
      </w:pPr>
      <w:bookmarkStart w:id="46" w:name="_ENREF_19"/>
      <w:r w:rsidRPr="007E5E82">
        <w:rPr>
          <w:rFonts w:ascii="Calibri" w:hAnsi="Calibri"/>
          <w:noProof/>
        </w:rPr>
        <w:t>19</w:t>
      </w:r>
      <w:r w:rsidRPr="007E5E82">
        <w:rPr>
          <w:rFonts w:ascii="Calibri" w:hAnsi="Calibri"/>
          <w:noProof/>
        </w:rPr>
        <w:tab/>
        <w:t>Lee SH, Wray NR, Goddard ME, et al.: Estimating missing heritability for disease from genome-wide association studies. Am J Hum Genet 2011;88:294-305.</w:t>
      </w:r>
      <w:bookmarkEnd w:id="46"/>
    </w:p>
    <w:p w:rsidR="007E5E82" w:rsidRPr="007E5E82" w:rsidRDefault="007E5E82" w:rsidP="007E5E82">
      <w:pPr>
        <w:spacing w:after="0" w:line="240" w:lineRule="auto"/>
        <w:rPr>
          <w:rFonts w:ascii="Calibri" w:hAnsi="Calibri"/>
          <w:noProof/>
        </w:rPr>
      </w:pPr>
      <w:bookmarkStart w:id="47" w:name="_ENREF_20"/>
      <w:r w:rsidRPr="007E5E82">
        <w:rPr>
          <w:rFonts w:ascii="Calibri" w:hAnsi="Calibri"/>
          <w:noProof/>
        </w:rPr>
        <w:t>20</w:t>
      </w:r>
      <w:r w:rsidRPr="007E5E82">
        <w:rPr>
          <w:rFonts w:ascii="Calibri" w:hAnsi="Calibri"/>
          <w:noProof/>
        </w:rPr>
        <w:tab/>
        <w:t>Orr N, Dudbridge F, Dryden N, et al.: Fine-mapping identifies two additional breast cancer susceptibility loci at 9q31.2. Hum Mol Genet 2015;24:2966-2984.</w:t>
      </w:r>
      <w:bookmarkEnd w:id="47"/>
    </w:p>
    <w:p w:rsidR="007E5E82" w:rsidRPr="007E5E82" w:rsidRDefault="007E5E82" w:rsidP="007E5E82">
      <w:pPr>
        <w:spacing w:after="0" w:line="240" w:lineRule="auto"/>
        <w:rPr>
          <w:rFonts w:ascii="Calibri" w:hAnsi="Calibri"/>
          <w:noProof/>
        </w:rPr>
      </w:pPr>
      <w:bookmarkStart w:id="48" w:name="_ENREF_21"/>
      <w:r w:rsidRPr="007E5E82">
        <w:rPr>
          <w:rFonts w:ascii="Calibri" w:hAnsi="Calibri"/>
          <w:noProof/>
        </w:rPr>
        <w:t>21</w:t>
      </w:r>
      <w:r w:rsidRPr="007E5E82">
        <w:rPr>
          <w:rFonts w:ascii="Calibri" w:hAnsi="Calibri"/>
          <w:noProof/>
        </w:rPr>
        <w:tab/>
        <w:t>Beecham AH, Patsopoulos NA, Xifara DK, et al.: Analysis of immune-related loci identifies 48 new susceptibility variants for multiple sclerosis. Nat Genet 2013;45:1353-1360.</w:t>
      </w:r>
      <w:bookmarkEnd w:id="48"/>
    </w:p>
    <w:p w:rsidR="007E5E82" w:rsidRPr="007E5E82" w:rsidRDefault="007E5E82" w:rsidP="007E5E82">
      <w:pPr>
        <w:spacing w:line="240" w:lineRule="auto"/>
        <w:rPr>
          <w:rFonts w:ascii="Calibri" w:hAnsi="Calibri"/>
          <w:noProof/>
        </w:rPr>
      </w:pPr>
      <w:bookmarkStart w:id="49" w:name="_ENREF_22"/>
      <w:r w:rsidRPr="007E5E82">
        <w:rPr>
          <w:rFonts w:ascii="Calibri" w:hAnsi="Calibri"/>
          <w:noProof/>
        </w:rPr>
        <w:t>22</w:t>
      </w:r>
      <w:r w:rsidRPr="007E5E82">
        <w:rPr>
          <w:rFonts w:ascii="Calibri" w:hAnsi="Calibri"/>
          <w:noProof/>
        </w:rPr>
        <w:tab/>
        <w:t>Trynka G, Hunt KA, Bockett NA, et al.: Dense genotyping identifies and localizes multiple common and rare variant association signals in celiac disease. Nat Genet 2011;43:1193-1201.</w:t>
      </w:r>
      <w:bookmarkEnd w:id="49"/>
    </w:p>
    <w:p w:rsidR="007E5E82" w:rsidRDefault="007E5E82" w:rsidP="007E5E82">
      <w:pPr>
        <w:spacing w:line="240" w:lineRule="auto"/>
        <w:rPr>
          <w:rFonts w:ascii="Calibri" w:hAnsi="Calibri"/>
          <w:noProof/>
        </w:rPr>
      </w:pPr>
    </w:p>
    <w:p w:rsidR="00BA284C" w:rsidRDefault="00126093">
      <w:r>
        <w:fldChar w:fldCharType="end"/>
      </w:r>
    </w:p>
    <w:p w:rsidR="00CA3F0C" w:rsidRDefault="00CA3F0C" w:rsidP="00CA3F0C">
      <w:pPr>
        <w:pStyle w:val="Heading2"/>
      </w:pPr>
      <w:r>
        <w:lastRenderedPageBreak/>
        <w:t>Figure captions</w:t>
      </w:r>
    </w:p>
    <w:p w:rsidR="00D96CEC" w:rsidRDefault="00D96CEC">
      <w:proofErr w:type="gramStart"/>
      <w:r w:rsidRPr="00D96CEC">
        <w:t>Figure 1.</w:t>
      </w:r>
      <w:proofErr w:type="gramEnd"/>
      <w:r w:rsidRPr="00D96CEC">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Of 10</w:t>
      </w:r>
      <w:r w:rsidRPr="00BA284C">
        <w:rPr>
          <w:vertAlign w:val="superscript"/>
        </w:rPr>
        <w:t>5</w:t>
      </w:r>
      <w:r>
        <w:t xml:space="preserve"> independent genomic regions, a proportion </w:t>
      </w:r>
      <w:r w:rsidRPr="0071171B">
        <w:rPr>
          <w:i/>
        </w:rPr>
        <w:sym w:font="Symbol" w:char="F070"/>
      </w:r>
      <w:r>
        <w:rPr>
          <w:vertAlign w:val="subscript"/>
        </w:rPr>
        <w:t xml:space="preserve">2 </w:t>
      </w:r>
      <w:r>
        <w:t xml:space="preserve">contain two markers affecting </w:t>
      </w:r>
      <w:r w:rsidRPr="00BA284C">
        <w:rPr>
          <w:i/>
        </w:rPr>
        <w:t>Y</w:t>
      </w:r>
      <w:r>
        <w:t xml:space="preserve">, with correlation </w:t>
      </w:r>
      <w:r w:rsidRPr="00BA284C">
        <w:rPr>
          <w:i/>
        </w:rPr>
        <w:t>r</w:t>
      </w:r>
      <w:r w:rsidRPr="00BA284C">
        <w:rPr>
          <w:vertAlign w:val="superscript"/>
        </w:rPr>
        <w:t>2</w:t>
      </w:r>
      <w:r>
        <w:t xml:space="preserve">=0.1 between each pair, a proportion </w:t>
      </w:r>
      <w:r w:rsidRPr="0071171B">
        <w:rPr>
          <w:i/>
        </w:rPr>
        <w:sym w:font="Symbol" w:char="F070"/>
      </w:r>
      <w:r>
        <w:rPr>
          <w:vertAlign w:val="subscript"/>
        </w:rPr>
        <w:t xml:space="preserve">1 </w:t>
      </w:r>
      <w:r>
        <w:t xml:space="preserve">contain one marker affecting </w:t>
      </w:r>
      <w:r w:rsidRPr="00BA284C">
        <w:rPr>
          <w:i/>
        </w:rPr>
        <w:t>Y</w:t>
      </w:r>
      <w:r>
        <w:t xml:space="preserve">, and a proportion </w:t>
      </w:r>
      <w:r w:rsidRPr="0071171B">
        <w:rPr>
          <w:i/>
        </w:rPr>
        <w:sym w:font="Symbol" w:char="F070"/>
      </w:r>
      <w:r>
        <w:rPr>
          <w:vertAlign w:val="subscript"/>
        </w:rPr>
        <w:t>0</w:t>
      </w:r>
      <w:r>
        <w:t xml:space="preserve">=0.95 contain no markers affecting </w:t>
      </w:r>
      <w:r w:rsidRPr="00C77FB0">
        <w:rPr>
          <w:i/>
        </w:rPr>
        <w:t>Y</w:t>
      </w:r>
      <w:r>
        <w:t xml:space="preserve">.  (a) </w:t>
      </w:r>
      <w:r w:rsidRPr="0071171B">
        <w:rPr>
          <w:i/>
        </w:rPr>
        <w:sym w:font="Symbol" w:char="F070"/>
      </w:r>
      <w:r>
        <w:rPr>
          <w:vertAlign w:val="subscript"/>
        </w:rPr>
        <w:t>2</w:t>
      </w:r>
      <w:r w:rsidRPr="00C77FB0">
        <w:t>:</w:t>
      </w:r>
      <w:r w:rsidRPr="0071171B">
        <w:rPr>
          <w:i/>
        </w:rPr>
        <w:sym w:font="Symbol" w:char="F070"/>
      </w:r>
      <w:r>
        <w:rPr>
          <w:vertAlign w:val="subscript"/>
        </w:rPr>
        <w:t>1</w:t>
      </w:r>
      <w:r>
        <w:t xml:space="preserve">=1:9; (b) </w:t>
      </w:r>
      <w:r w:rsidRPr="0071171B">
        <w:rPr>
          <w:i/>
        </w:rPr>
        <w:sym w:font="Symbol" w:char="F070"/>
      </w:r>
      <w:r>
        <w:rPr>
          <w:vertAlign w:val="subscript"/>
        </w:rPr>
        <w:t>2</w:t>
      </w:r>
      <w:r w:rsidRPr="00C77FB0">
        <w:t>:</w:t>
      </w:r>
      <w:r w:rsidRPr="0071171B">
        <w:rPr>
          <w:i/>
        </w:rPr>
        <w:sym w:font="Symbol" w:char="F070"/>
      </w:r>
      <w:r>
        <w:rPr>
          <w:vertAlign w:val="subscript"/>
        </w:rPr>
        <w:t>1</w:t>
      </w:r>
      <w:r>
        <w:t xml:space="preserve">=1:1; (c) </w:t>
      </w:r>
      <w:r w:rsidRPr="0071171B">
        <w:rPr>
          <w:i/>
        </w:rPr>
        <w:sym w:font="Symbol" w:char="F070"/>
      </w:r>
      <w:r>
        <w:rPr>
          <w:vertAlign w:val="subscript"/>
        </w:rPr>
        <w:t>2</w:t>
      </w:r>
      <w:r w:rsidRPr="00C77FB0">
        <w:t>:</w:t>
      </w:r>
      <w:r w:rsidRPr="0071171B">
        <w:rPr>
          <w:i/>
        </w:rPr>
        <w:sym w:font="Symbol" w:char="F070"/>
      </w:r>
      <w:r>
        <w:rPr>
          <w:vertAlign w:val="subscript"/>
        </w:rPr>
        <w:t>1</w:t>
      </w:r>
      <w:r>
        <w:t xml:space="preserve">=9:1.  Dark bars, one random marker per correlated </w:t>
      </w:r>
      <w:proofErr w:type="gramStart"/>
      <w:r>
        <w:t xml:space="preserve">pair </w:t>
      </w:r>
      <w:proofErr w:type="gramEnd"/>
      <w:r w:rsidRPr="00A80F53">
        <w:rPr>
          <w:position w:val="-12"/>
        </w:rPr>
        <w:object w:dxaOrig="499" w:dyaOrig="380">
          <v:shape id="_x0000_i1061" type="#_x0000_t75" style="width:24.75pt;height:19.5pt" o:ole="">
            <v:imagedata r:id="rId76" o:title=""/>
          </v:shape>
          <o:OLEObject Type="Embed" ProgID="Equation.3" ShapeID="_x0000_i1061" DrawAspect="Content" ObjectID="_1523085711" r:id="rId77"/>
        </w:object>
      </w:r>
      <w:r>
        <w:t xml:space="preserve">.  </w:t>
      </w:r>
      <w:r w:rsidR="004C5C38">
        <w:t>Grey</w:t>
      </w:r>
      <w:r>
        <w:t xml:space="preserve"> bars, marker with strongest absolute effect per </w:t>
      </w:r>
      <w:proofErr w:type="gramStart"/>
      <w:r>
        <w:t xml:space="preserve">pair </w:t>
      </w:r>
      <w:proofErr w:type="gramEnd"/>
      <w:r w:rsidRPr="00BA284C">
        <w:rPr>
          <w:position w:val="-14"/>
        </w:rPr>
        <w:object w:dxaOrig="540" w:dyaOrig="400">
          <v:shape id="_x0000_i1062" type="#_x0000_t75" style="width:27pt;height:20.25pt" o:ole="">
            <v:imagedata r:id="rId78" o:title=""/>
          </v:shape>
          <o:OLEObject Type="Embed" ProgID="Equation.3" ShapeID="_x0000_i1062" DrawAspect="Content" ObjectID="_1523085712" r:id="rId79"/>
        </w:object>
      </w:r>
      <w:r>
        <w:t xml:space="preserve">.  Light bars, both markers per </w:t>
      </w:r>
      <w:proofErr w:type="gramStart"/>
      <w:r>
        <w:t xml:space="preserve">pair </w:t>
      </w:r>
      <w:proofErr w:type="gramEnd"/>
      <w:r w:rsidRPr="00BA284C">
        <w:rPr>
          <w:position w:val="-14"/>
        </w:rPr>
        <w:object w:dxaOrig="520" w:dyaOrig="400">
          <v:shape id="_x0000_i1063" type="#_x0000_t75" style="width:26.25pt;height:20.25pt" o:ole="">
            <v:imagedata r:id="rId80" o:title=""/>
          </v:shape>
          <o:OLEObject Type="Embed" ProgID="Equation.3" ShapeID="_x0000_i1063" DrawAspect="Content" ObjectID="_1523085713" r:id="rId81"/>
        </w:object>
      </w:r>
      <w:r>
        <w:t>.</w:t>
      </w:r>
    </w:p>
    <w:p w:rsidR="001458D7" w:rsidRDefault="001458D7" w:rsidP="001458D7">
      <w:proofErr w:type="gramStart"/>
      <w:r w:rsidRPr="00D96CEC">
        <w:t xml:space="preserve">Figure </w:t>
      </w:r>
      <w:r>
        <w:t>2</w:t>
      </w:r>
      <w:r w:rsidRPr="00D96CEC">
        <w:t>.</w:t>
      </w:r>
      <w:proofErr w:type="gramEnd"/>
      <w:r w:rsidRPr="00D96CEC">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xml:space="preserve">.  Within regions with two markers affecting </w:t>
      </w:r>
      <w:r w:rsidRPr="00F7418B">
        <w:rPr>
          <w:i/>
        </w:rPr>
        <w:t>Y</w:t>
      </w:r>
      <w:r>
        <w:t xml:space="preserve">, the correlation is </w:t>
      </w:r>
      <w:r w:rsidRPr="00BA284C">
        <w:rPr>
          <w:i/>
        </w:rPr>
        <w:t>r</w:t>
      </w:r>
      <w:r w:rsidRPr="00BA284C">
        <w:rPr>
          <w:vertAlign w:val="superscript"/>
        </w:rPr>
        <w:t>2</w:t>
      </w:r>
      <w:r w:rsidR="00A56A43">
        <w:t xml:space="preserve">=0.95 between each pair.  (a)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1:9; (b)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1:1; (c)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9:1.  Dark bars, one random marker per correlated </w:t>
      </w:r>
      <w:proofErr w:type="gramStart"/>
      <w:r w:rsidR="00A56A43">
        <w:t xml:space="preserve">pair </w:t>
      </w:r>
      <w:proofErr w:type="gramEnd"/>
      <w:r w:rsidR="00A56A43" w:rsidRPr="00A80F53">
        <w:rPr>
          <w:position w:val="-12"/>
        </w:rPr>
        <w:object w:dxaOrig="499" w:dyaOrig="380">
          <v:shape id="_x0000_i1064" type="#_x0000_t75" style="width:24.75pt;height:19.5pt" o:ole="">
            <v:imagedata r:id="rId76" o:title=""/>
          </v:shape>
          <o:OLEObject Type="Embed" ProgID="Equation.3" ShapeID="_x0000_i1064" DrawAspect="Content" ObjectID="_1523085714" r:id="rId82"/>
        </w:object>
      </w:r>
      <w:r w:rsidR="00A56A43">
        <w:t xml:space="preserve">.  Grey bars, marker with strongest absolute effect per </w:t>
      </w:r>
      <w:proofErr w:type="gramStart"/>
      <w:r w:rsidR="00A56A43">
        <w:t xml:space="preserve">pair </w:t>
      </w:r>
      <w:proofErr w:type="gramEnd"/>
      <w:r w:rsidR="00A56A43" w:rsidRPr="00BA284C">
        <w:rPr>
          <w:position w:val="-14"/>
        </w:rPr>
        <w:object w:dxaOrig="540" w:dyaOrig="400">
          <v:shape id="_x0000_i1065" type="#_x0000_t75" style="width:27pt;height:20.25pt" o:ole="">
            <v:imagedata r:id="rId78" o:title=""/>
          </v:shape>
          <o:OLEObject Type="Embed" ProgID="Equation.3" ShapeID="_x0000_i1065" DrawAspect="Content" ObjectID="_1523085715" r:id="rId83"/>
        </w:object>
      </w:r>
      <w:r w:rsidR="00A56A43">
        <w:t xml:space="preserve">.  Light bars, both markers per </w:t>
      </w:r>
      <w:proofErr w:type="gramStart"/>
      <w:r w:rsidR="00A56A43">
        <w:t xml:space="preserve">pair </w:t>
      </w:r>
      <w:proofErr w:type="gramEnd"/>
      <w:r w:rsidR="00A56A43" w:rsidRPr="00BA284C">
        <w:rPr>
          <w:position w:val="-14"/>
        </w:rPr>
        <w:object w:dxaOrig="520" w:dyaOrig="400">
          <v:shape id="_x0000_i1066" type="#_x0000_t75" style="width:26.25pt;height:20.25pt" o:ole="">
            <v:imagedata r:id="rId80" o:title=""/>
          </v:shape>
          <o:OLEObject Type="Embed" ProgID="Equation.3" ShapeID="_x0000_i1066" DrawAspect="Content" ObjectID="_1523085716" r:id="rId84"/>
        </w:object>
      </w:r>
      <w:r w:rsidR="00A56A43">
        <w:t xml:space="preserve">.  </w:t>
      </w:r>
      <w:r>
        <w:t>Other details as in figure 1.</w:t>
      </w:r>
    </w:p>
    <w:p w:rsidR="00F7418B" w:rsidRDefault="00F7418B" w:rsidP="00F7418B">
      <w:proofErr w:type="gramStart"/>
      <w:r w:rsidRPr="00D96CEC">
        <w:t xml:space="preserve">Figure </w:t>
      </w:r>
      <w:r>
        <w:t>3</w:t>
      </w:r>
      <w:r w:rsidRPr="00D96CEC">
        <w:t>.</w:t>
      </w:r>
      <w:proofErr w:type="gramEnd"/>
      <w:r w:rsidRPr="00D96CEC">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xml:space="preserve">.  All regions contain markers affecting </w:t>
      </w:r>
      <w:r w:rsidRPr="00F7418B">
        <w:rPr>
          <w:i/>
        </w:rPr>
        <w:t>Y</w:t>
      </w:r>
      <w:r>
        <w:t xml:space="preserve">, </w:t>
      </w:r>
      <w:r w:rsidRPr="0071171B">
        <w:rPr>
          <w:i/>
        </w:rPr>
        <w:sym w:font="Symbol" w:char="F070"/>
      </w:r>
      <w:r>
        <w:rPr>
          <w:vertAlign w:val="subscript"/>
        </w:rPr>
        <w:t>0</w:t>
      </w:r>
      <w:r w:rsidR="00A56A43">
        <w:t xml:space="preserve">=0.  (a)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1:9; (b)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1:1; (c) </w:t>
      </w:r>
      <w:r w:rsidR="00A56A43" w:rsidRPr="0071171B">
        <w:rPr>
          <w:i/>
        </w:rPr>
        <w:sym w:font="Symbol" w:char="F070"/>
      </w:r>
      <w:r w:rsidR="00A56A43">
        <w:rPr>
          <w:vertAlign w:val="subscript"/>
        </w:rPr>
        <w:t>2</w:t>
      </w:r>
      <w:r w:rsidR="00A56A43" w:rsidRPr="00C77FB0">
        <w:t>:</w:t>
      </w:r>
      <w:r w:rsidR="00A56A43" w:rsidRPr="0071171B">
        <w:rPr>
          <w:i/>
        </w:rPr>
        <w:sym w:font="Symbol" w:char="F070"/>
      </w:r>
      <w:r w:rsidR="00A56A43">
        <w:rPr>
          <w:vertAlign w:val="subscript"/>
        </w:rPr>
        <w:t>1</w:t>
      </w:r>
      <w:r w:rsidR="00A56A43">
        <w:t xml:space="preserve">=9:1.  Dark bars, one random marker per correlated </w:t>
      </w:r>
      <w:proofErr w:type="gramStart"/>
      <w:r w:rsidR="00A56A43">
        <w:t xml:space="preserve">pair </w:t>
      </w:r>
      <w:proofErr w:type="gramEnd"/>
      <w:r w:rsidR="00A56A43" w:rsidRPr="00A80F53">
        <w:rPr>
          <w:position w:val="-12"/>
        </w:rPr>
        <w:object w:dxaOrig="499" w:dyaOrig="380">
          <v:shape id="_x0000_i1067" type="#_x0000_t75" style="width:24.75pt;height:19.5pt" o:ole="">
            <v:imagedata r:id="rId76" o:title=""/>
          </v:shape>
          <o:OLEObject Type="Embed" ProgID="Equation.3" ShapeID="_x0000_i1067" DrawAspect="Content" ObjectID="_1523085717" r:id="rId85"/>
        </w:object>
      </w:r>
      <w:r w:rsidR="00A56A43">
        <w:t xml:space="preserve">.  Grey bars, marker with strongest absolute effect per </w:t>
      </w:r>
      <w:proofErr w:type="gramStart"/>
      <w:r w:rsidR="00A56A43">
        <w:t xml:space="preserve">pair </w:t>
      </w:r>
      <w:proofErr w:type="gramEnd"/>
      <w:r w:rsidR="00A56A43" w:rsidRPr="00BA284C">
        <w:rPr>
          <w:position w:val="-14"/>
        </w:rPr>
        <w:object w:dxaOrig="540" w:dyaOrig="400">
          <v:shape id="_x0000_i1068" type="#_x0000_t75" style="width:27pt;height:20.25pt" o:ole="">
            <v:imagedata r:id="rId78" o:title=""/>
          </v:shape>
          <o:OLEObject Type="Embed" ProgID="Equation.3" ShapeID="_x0000_i1068" DrawAspect="Content" ObjectID="_1523085718" r:id="rId86"/>
        </w:object>
      </w:r>
      <w:r w:rsidR="00A56A43">
        <w:t xml:space="preserve">.  Light bars, both markers per </w:t>
      </w:r>
      <w:proofErr w:type="gramStart"/>
      <w:r w:rsidR="00A56A43">
        <w:t xml:space="preserve">pair </w:t>
      </w:r>
      <w:proofErr w:type="gramEnd"/>
      <w:r w:rsidR="00A56A43" w:rsidRPr="00BA284C">
        <w:rPr>
          <w:position w:val="-14"/>
        </w:rPr>
        <w:object w:dxaOrig="520" w:dyaOrig="400">
          <v:shape id="_x0000_i1069" type="#_x0000_t75" style="width:26.25pt;height:20.25pt" o:ole="">
            <v:imagedata r:id="rId80" o:title=""/>
          </v:shape>
          <o:OLEObject Type="Embed" ProgID="Equation.3" ShapeID="_x0000_i1069" DrawAspect="Content" ObjectID="_1523085719" r:id="rId87"/>
        </w:object>
      </w:r>
      <w:r w:rsidR="00A56A43">
        <w:t xml:space="preserve">.  </w:t>
      </w:r>
      <w:r>
        <w:t>Other details as in figure 1.</w:t>
      </w:r>
    </w:p>
    <w:p w:rsidR="00F7418B" w:rsidRDefault="00F7418B" w:rsidP="001458D7"/>
    <w:p w:rsidR="001458D7" w:rsidRDefault="001458D7" w:rsidP="001458D7"/>
    <w:p w:rsidR="00D96CEC" w:rsidRDefault="00D96CEC">
      <w:r>
        <w:br w:type="page"/>
      </w:r>
    </w:p>
    <w:tbl>
      <w:tblPr>
        <w:tblStyle w:val="TableGrid"/>
        <w:tblW w:w="0" w:type="auto"/>
        <w:tblLayout w:type="fixed"/>
        <w:tblLook w:val="04A0"/>
      </w:tblPr>
      <w:tblGrid>
        <w:gridCol w:w="1026"/>
        <w:gridCol w:w="1027"/>
        <w:gridCol w:w="1027"/>
        <w:gridCol w:w="1027"/>
        <w:gridCol w:w="1027"/>
        <w:gridCol w:w="1027"/>
        <w:gridCol w:w="1027"/>
        <w:gridCol w:w="1027"/>
        <w:gridCol w:w="1027"/>
      </w:tblGrid>
      <w:tr w:rsidR="00153290" w:rsidRPr="00370741" w:rsidTr="00C314F3">
        <w:tc>
          <w:tcPr>
            <w:tcW w:w="1026" w:type="dxa"/>
          </w:tcPr>
          <w:p w:rsidR="00153290" w:rsidRPr="00C830CC" w:rsidRDefault="00BA284C" w:rsidP="00C314F3">
            <w:pPr>
              <w:rPr>
                <w:i/>
              </w:rPr>
            </w:pPr>
            <w:r>
              <w:lastRenderedPageBreak/>
              <w:t xml:space="preserve"> </w:t>
            </w:r>
            <w:r w:rsidR="00153290" w:rsidRPr="0071171B">
              <w:rPr>
                <w:i/>
              </w:rPr>
              <w:sym w:font="Symbol" w:char="F070"/>
            </w:r>
            <w:r w:rsidR="00153290">
              <w:rPr>
                <w:vertAlign w:val="subscript"/>
              </w:rPr>
              <w:t>2</w:t>
            </w:r>
            <w:r w:rsidR="00153290" w:rsidRPr="00772123">
              <w:t>:</w:t>
            </w:r>
            <w:r w:rsidR="00153290" w:rsidRPr="0071171B">
              <w:rPr>
                <w:i/>
              </w:rPr>
              <w:sym w:font="Symbol" w:char="F070"/>
            </w:r>
            <w:r w:rsidR="00153290">
              <w:rPr>
                <w:vertAlign w:val="subscript"/>
              </w:rPr>
              <w:t>1</w:t>
            </w:r>
          </w:p>
        </w:tc>
        <w:tc>
          <w:tcPr>
            <w:tcW w:w="1027" w:type="dxa"/>
          </w:tcPr>
          <w:p w:rsidR="00153290" w:rsidRPr="00C830CC" w:rsidRDefault="00153290" w:rsidP="00C314F3">
            <w:pPr>
              <w:rPr>
                <w:i/>
              </w:rPr>
            </w:pPr>
            <w:r w:rsidRPr="00C830CC">
              <w:rPr>
                <w:i/>
              </w:rPr>
              <w:t>n</w:t>
            </w:r>
          </w:p>
        </w:tc>
        <w:tc>
          <w:tcPr>
            <w:tcW w:w="1027" w:type="dxa"/>
          </w:tcPr>
          <w:p w:rsidR="00153290" w:rsidRPr="00370741" w:rsidRDefault="00153290" w:rsidP="00C314F3">
            <w:r>
              <w:t>1</w:t>
            </w:r>
            <w:r>
              <w:sym w:font="Symbol" w:char="F0B4"/>
            </w:r>
            <w:r>
              <w:t>10</w:t>
            </w:r>
            <w:r>
              <w:rPr>
                <w:vertAlign w:val="superscript"/>
              </w:rPr>
              <w:t>4</w:t>
            </w:r>
          </w:p>
        </w:tc>
        <w:tc>
          <w:tcPr>
            <w:tcW w:w="1027" w:type="dxa"/>
          </w:tcPr>
          <w:p w:rsidR="00153290" w:rsidRPr="00370741" w:rsidRDefault="00153290" w:rsidP="00C314F3">
            <w:r>
              <w:t>5</w:t>
            </w:r>
            <w:r>
              <w:sym w:font="Symbol" w:char="F0B4"/>
            </w:r>
            <w:r>
              <w:t>10</w:t>
            </w:r>
            <w:r>
              <w:rPr>
                <w:vertAlign w:val="superscript"/>
              </w:rPr>
              <w:t>4</w:t>
            </w:r>
          </w:p>
        </w:tc>
        <w:tc>
          <w:tcPr>
            <w:tcW w:w="1027" w:type="dxa"/>
          </w:tcPr>
          <w:p w:rsidR="00153290" w:rsidRPr="00370741" w:rsidRDefault="00153290" w:rsidP="00C314F3">
            <w:r>
              <w:t>1</w:t>
            </w:r>
            <w:r>
              <w:sym w:font="Symbol" w:char="F0B4"/>
            </w:r>
            <w:r>
              <w:t>10</w:t>
            </w:r>
            <w:r>
              <w:rPr>
                <w:vertAlign w:val="superscript"/>
              </w:rPr>
              <w:t>5</w:t>
            </w:r>
          </w:p>
        </w:tc>
        <w:tc>
          <w:tcPr>
            <w:tcW w:w="1027" w:type="dxa"/>
          </w:tcPr>
          <w:p w:rsidR="00153290" w:rsidRPr="00370741" w:rsidRDefault="00153290" w:rsidP="00C314F3">
            <w:r>
              <w:t>5</w:t>
            </w:r>
            <w:r>
              <w:sym w:font="Symbol" w:char="F0B4"/>
            </w:r>
            <w:r>
              <w:t>10</w:t>
            </w:r>
            <w:r>
              <w:rPr>
                <w:vertAlign w:val="superscript"/>
              </w:rPr>
              <w:t>5</w:t>
            </w:r>
          </w:p>
        </w:tc>
        <w:tc>
          <w:tcPr>
            <w:tcW w:w="1027" w:type="dxa"/>
          </w:tcPr>
          <w:p w:rsidR="00153290" w:rsidRPr="00370741" w:rsidRDefault="00153290" w:rsidP="00C314F3">
            <w:r>
              <w:t>1</w:t>
            </w:r>
            <w:r>
              <w:sym w:font="Symbol" w:char="F0B4"/>
            </w:r>
            <w:r>
              <w:t>10</w:t>
            </w:r>
            <w:r>
              <w:rPr>
                <w:vertAlign w:val="superscript"/>
              </w:rPr>
              <w:t>6</w:t>
            </w:r>
          </w:p>
        </w:tc>
        <w:tc>
          <w:tcPr>
            <w:tcW w:w="1027" w:type="dxa"/>
          </w:tcPr>
          <w:p w:rsidR="00153290" w:rsidRPr="00370741" w:rsidRDefault="00153290" w:rsidP="00C314F3">
            <w:r>
              <w:t>5</w:t>
            </w:r>
            <w:r>
              <w:sym w:font="Symbol" w:char="F0B4"/>
            </w:r>
            <w:r>
              <w:t>10</w:t>
            </w:r>
            <w:r>
              <w:rPr>
                <w:vertAlign w:val="superscript"/>
              </w:rPr>
              <w:t>6</w:t>
            </w:r>
          </w:p>
        </w:tc>
        <w:tc>
          <w:tcPr>
            <w:tcW w:w="1027" w:type="dxa"/>
          </w:tcPr>
          <w:p w:rsidR="00153290" w:rsidRPr="00370741" w:rsidRDefault="00153290" w:rsidP="00C314F3">
            <w:r>
              <w:t>1</w:t>
            </w:r>
            <w:r>
              <w:sym w:font="Symbol" w:char="F0B4"/>
            </w:r>
            <w:r>
              <w:t>10</w:t>
            </w:r>
            <w:r w:rsidRPr="00C830CC">
              <w:rPr>
                <w:vertAlign w:val="superscript"/>
              </w:rPr>
              <w:t>7</w:t>
            </w:r>
          </w:p>
        </w:tc>
      </w:tr>
      <w:tr w:rsidR="00153290" w:rsidRPr="00370741" w:rsidTr="00C314F3">
        <w:tc>
          <w:tcPr>
            <w:tcW w:w="1026" w:type="dxa"/>
          </w:tcPr>
          <w:p w:rsidR="00153290" w:rsidRDefault="00153290" w:rsidP="00C314F3">
            <w:r>
              <w:t>1:9</w:t>
            </w:r>
          </w:p>
        </w:tc>
        <w:tc>
          <w:tcPr>
            <w:tcW w:w="1027" w:type="dxa"/>
          </w:tcPr>
          <w:p w:rsidR="00153290" w:rsidRPr="00370741" w:rsidRDefault="00153290" w:rsidP="00C314F3">
            <w:r w:rsidRPr="00A80F53">
              <w:rPr>
                <w:position w:val="-12"/>
              </w:rPr>
              <w:object w:dxaOrig="520" w:dyaOrig="380">
                <v:shape id="_x0000_i1070" type="#_x0000_t75" style="width:26.25pt;height:19.5pt" o:ole="">
                  <v:imagedata r:id="rId88" o:title=""/>
                </v:shape>
                <o:OLEObject Type="Embed" ProgID="Equation.3" ShapeID="_x0000_i1070" DrawAspect="Content" ObjectID="_1523085720" r:id="rId89"/>
              </w:object>
            </w:r>
          </w:p>
        </w:tc>
        <w:tc>
          <w:tcPr>
            <w:tcW w:w="1027" w:type="dxa"/>
          </w:tcPr>
          <w:p w:rsidR="00153290" w:rsidRPr="007627CE" w:rsidRDefault="00153290" w:rsidP="00C314F3">
            <w:r w:rsidRPr="007627CE">
              <w:t>0.020</w:t>
            </w:r>
          </w:p>
        </w:tc>
        <w:tc>
          <w:tcPr>
            <w:tcW w:w="1027" w:type="dxa"/>
          </w:tcPr>
          <w:p w:rsidR="00153290" w:rsidRPr="007627CE" w:rsidRDefault="00153290" w:rsidP="00C314F3">
            <w:r w:rsidRPr="007627CE">
              <w:t>0.085</w:t>
            </w:r>
          </w:p>
        </w:tc>
        <w:tc>
          <w:tcPr>
            <w:tcW w:w="1027" w:type="dxa"/>
          </w:tcPr>
          <w:p w:rsidR="00153290" w:rsidRPr="007627CE" w:rsidRDefault="00153290" w:rsidP="00C314F3">
            <w:r w:rsidRPr="007627CE">
              <w:t>0.14</w:t>
            </w:r>
            <w:r>
              <w:t>4</w:t>
            </w:r>
          </w:p>
        </w:tc>
        <w:tc>
          <w:tcPr>
            <w:tcW w:w="1027" w:type="dxa"/>
          </w:tcPr>
          <w:p w:rsidR="00153290" w:rsidRPr="007627CE" w:rsidRDefault="00153290" w:rsidP="00C314F3">
            <w:r w:rsidRPr="007627CE">
              <w:t>0.319</w:t>
            </w:r>
          </w:p>
        </w:tc>
        <w:tc>
          <w:tcPr>
            <w:tcW w:w="1027" w:type="dxa"/>
          </w:tcPr>
          <w:p w:rsidR="00153290" w:rsidRPr="007627CE" w:rsidRDefault="00153290" w:rsidP="00C314F3">
            <w:r w:rsidRPr="007627CE">
              <w:t>0.37</w:t>
            </w:r>
            <w:r>
              <w:t>7</w:t>
            </w:r>
          </w:p>
        </w:tc>
        <w:tc>
          <w:tcPr>
            <w:tcW w:w="1027" w:type="dxa"/>
          </w:tcPr>
          <w:p w:rsidR="00153290" w:rsidRPr="007627CE" w:rsidRDefault="00153290" w:rsidP="00C314F3">
            <w:r w:rsidRPr="007627CE">
              <w:t>0.4</w:t>
            </w:r>
            <w:r>
              <w:t>40</w:t>
            </w:r>
          </w:p>
        </w:tc>
        <w:tc>
          <w:tcPr>
            <w:tcW w:w="1027" w:type="dxa"/>
          </w:tcPr>
          <w:p w:rsidR="00153290" w:rsidRDefault="00153290" w:rsidP="00C314F3">
            <w:r w:rsidRPr="007627CE">
              <w:t>0.449</w:t>
            </w:r>
          </w:p>
        </w:tc>
      </w:tr>
      <w:tr w:rsidR="00153290" w:rsidRPr="00370741" w:rsidTr="00C314F3">
        <w:tc>
          <w:tcPr>
            <w:tcW w:w="1026" w:type="dxa"/>
          </w:tcPr>
          <w:p w:rsidR="00153290" w:rsidRDefault="00153290" w:rsidP="00C314F3"/>
        </w:tc>
        <w:tc>
          <w:tcPr>
            <w:tcW w:w="1027" w:type="dxa"/>
          </w:tcPr>
          <w:p w:rsidR="00153290" w:rsidRPr="00C830CC" w:rsidRDefault="00153290" w:rsidP="00C314F3">
            <w:r w:rsidRPr="00A80F53">
              <w:rPr>
                <w:position w:val="-14"/>
              </w:rPr>
              <w:object w:dxaOrig="540" w:dyaOrig="400">
                <v:shape id="_x0000_i1071" type="#_x0000_t75" style="width:27pt;height:20.25pt" o:ole="">
                  <v:imagedata r:id="rId90" o:title=""/>
                </v:shape>
                <o:OLEObject Type="Embed" ProgID="Equation.3" ShapeID="_x0000_i1071" DrawAspect="Content" ObjectID="_1523085721" r:id="rId91"/>
              </w:object>
            </w:r>
          </w:p>
        </w:tc>
        <w:tc>
          <w:tcPr>
            <w:tcW w:w="1027" w:type="dxa"/>
          </w:tcPr>
          <w:p w:rsidR="00153290" w:rsidRPr="007627CE" w:rsidRDefault="00153290" w:rsidP="00C314F3">
            <w:r>
              <w:t>0.023</w:t>
            </w:r>
            <w:r w:rsidRPr="00A80F53">
              <w:t xml:space="preserve"> </w:t>
            </w:r>
          </w:p>
        </w:tc>
        <w:tc>
          <w:tcPr>
            <w:tcW w:w="1027" w:type="dxa"/>
          </w:tcPr>
          <w:p w:rsidR="00153290" w:rsidRPr="007627CE" w:rsidRDefault="00153290" w:rsidP="00C314F3">
            <w:r w:rsidRPr="00A80F53">
              <w:t>0.09</w:t>
            </w:r>
            <w:r>
              <w:t>5</w:t>
            </w:r>
            <w:r w:rsidRPr="00A80F53">
              <w:t xml:space="preserve"> </w:t>
            </w:r>
          </w:p>
        </w:tc>
        <w:tc>
          <w:tcPr>
            <w:tcW w:w="1027" w:type="dxa"/>
          </w:tcPr>
          <w:p w:rsidR="00153290" w:rsidRPr="007627CE" w:rsidRDefault="00153290" w:rsidP="00C314F3">
            <w:r w:rsidRPr="00A80F53">
              <w:t>0.15</w:t>
            </w:r>
            <w:r>
              <w:t>9</w:t>
            </w:r>
          </w:p>
        </w:tc>
        <w:tc>
          <w:tcPr>
            <w:tcW w:w="1027" w:type="dxa"/>
          </w:tcPr>
          <w:p w:rsidR="00153290" w:rsidRPr="007627CE" w:rsidRDefault="00153290" w:rsidP="00C314F3">
            <w:r w:rsidRPr="00A80F53">
              <w:t xml:space="preserve">0.344 </w:t>
            </w:r>
          </w:p>
        </w:tc>
        <w:tc>
          <w:tcPr>
            <w:tcW w:w="1027" w:type="dxa"/>
          </w:tcPr>
          <w:p w:rsidR="00153290" w:rsidRPr="007627CE" w:rsidRDefault="00153290" w:rsidP="00C314F3">
            <w:r w:rsidRPr="00A80F53">
              <w:t>0.40</w:t>
            </w:r>
            <w:r>
              <w:t>3</w:t>
            </w:r>
          </w:p>
        </w:tc>
        <w:tc>
          <w:tcPr>
            <w:tcW w:w="1027" w:type="dxa"/>
          </w:tcPr>
          <w:p w:rsidR="00153290" w:rsidRPr="007627CE" w:rsidRDefault="00153290" w:rsidP="00C314F3">
            <w:r w:rsidRPr="00A80F53">
              <w:t>0.46</w:t>
            </w:r>
            <w:r>
              <w:t>7</w:t>
            </w:r>
          </w:p>
        </w:tc>
        <w:tc>
          <w:tcPr>
            <w:tcW w:w="1027" w:type="dxa"/>
          </w:tcPr>
          <w:p w:rsidR="00153290" w:rsidRPr="007627CE" w:rsidRDefault="00153290" w:rsidP="00C314F3">
            <w:r w:rsidRPr="00A80F53">
              <w:t>0.476</w:t>
            </w:r>
          </w:p>
        </w:tc>
      </w:tr>
      <w:tr w:rsidR="00153290" w:rsidRPr="00370741" w:rsidTr="00C314F3">
        <w:tc>
          <w:tcPr>
            <w:tcW w:w="1026" w:type="dxa"/>
          </w:tcPr>
          <w:p w:rsidR="00153290" w:rsidRDefault="00153290" w:rsidP="00C314F3"/>
        </w:tc>
        <w:tc>
          <w:tcPr>
            <w:tcW w:w="1027" w:type="dxa"/>
          </w:tcPr>
          <w:p w:rsidR="00153290" w:rsidRPr="00370741" w:rsidRDefault="00153290" w:rsidP="00C314F3">
            <w:r w:rsidRPr="00C830CC">
              <w:rPr>
                <w:position w:val="-14"/>
              </w:rPr>
              <w:object w:dxaOrig="520" w:dyaOrig="400">
                <v:shape id="_x0000_i1072" type="#_x0000_t75" style="width:26.25pt;height:20.25pt" o:ole="">
                  <v:imagedata r:id="rId68" o:title=""/>
                </v:shape>
                <o:OLEObject Type="Embed" ProgID="Equation.3" ShapeID="_x0000_i1072" DrawAspect="Content" ObjectID="_1523085722" r:id="rId92"/>
              </w:object>
            </w:r>
          </w:p>
        </w:tc>
        <w:tc>
          <w:tcPr>
            <w:tcW w:w="1027" w:type="dxa"/>
          </w:tcPr>
          <w:p w:rsidR="00153290" w:rsidRPr="00A937A1" w:rsidRDefault="00153290" w:rsidP="00C314F3">
            <w:r>
              <w:t>0.024</w:t>
            </w:r>
          </w:p>
        </w:tc>
        <w:tc>
          <w:tcPr>
            <w:tcW w:w="1027" w:type="dxa"/>
          </w:tcPr>
          <w:p w:rsidR="00153290" w:rsidRPr="00A937A1" w:rsidRDefault="00153290" w:rsidP="00C314F3">
            <w:r w:rsidRPr="00A937A1">
              <w:t>0.</w:t>
            </w:r>
            <w:r>
              <w:t>100</w:t>
            </w:r>
          </w:p>
        </w:tc>
        <w:tc>
          <w:tcPr>
            <w:tcW w:w="1027" w:type="dxa"/>
          </w:tcPr>
          <w:p w:rsidR="00153290" w:rsidRPr="00A937A1" w:rsidRDefault="00153290" w:rsidP="00C314F3">
            <w:r w:rsidRPr="00A937A1">
              <w:t>0.166</w:t>
            </w:r>
          </w:p>
        </w:tc>
        <w:tc>
          <w:tcPr>
            <w:tcW w:w="1027" w:type="dxa"/>
          </w:tcPr>
          <w:p w:rsidR="00153290" w:rsidRPr="00A937A1" w:rsidRDefault="00153290" w:rsidP="00C314F3">
            <w:r w:rsidRPr="00A937A1">
              <w:t>0.35</w:t>
            </w:r>
            <w:r>
              <w:t>7</w:t>
            </w:r>
          </w:p>
        </w:tc>
        <w:tc>
          <w:tcPr>
            <w:tcW w:w="1027" w:type="dxa"/>
          </w:tcPr>
          <w:p w:rsidR="00153290" w:rsidRPr="00A937A1" w:rsidRDefault="00153290" w:rsidP="00C314F3">
            <w:r w:rsidRPr="00A937A1">
              <w:t>0.416</w:t>
            </w:r>
          </w:p>
        </w:tc>
        <w:tc>
          <w:tcPr>
            <w:tcW w:w="1027" w:type="dxa"/>
          </w:tcPr>
          <w:p w:rsidR="00153290" w:rsidRPr="00A937A1" w:rsidRDefault="00153290" w:rsidP="00C314F3">
            <w:r w:rsidRPr="00A937A1">
              <w:t>0.48</w:t>
            </w:r>
            <w:r>
              <w:t>1</w:t>
            </w:r>
          </w:p>
        </w:tc>
        <w:tc>
          <w:tcPr>
            <w:tcW w:w="1027" w:type="dxa"/>
          </w:tcPr>
          <w:p w:rsidR="00153290" w:rsidRDefault="00153290" w:rsidP="00C314F3">
            <w:r w:rsidRPr="00A937A1">
              <w:t>0.490</w:t>
            </w:r>
          </w:p>
        </w:tc>
      </w:tr>
      <w:tr w:rsidR="00153290" w:rsidRPr="00370741" w:rsidTr="00C314F3">
        <w:tc>
          <w:tcPr>
            <w:tcW w:w="1026" w:type="dxa"/>
          </w:tcPr>
          <w:p w:rsidR="00153290" w:rsidRDefault="00153290" w:rsidP="00C314F3">
            <w:r>
              <w:t>1:1</w:t>
            </w:r>
          </w:p>
        </w:tc>
        <w:tc>
          <w:tcPr>
            <w:tcW w:w="1027" w:type="dxa"/>
          </w:tcPr>
          <w:p w:rsidR="00153290" w:rsidRPr="00C830CC" w:rsidRDefault="00153290" w:rsidP="00C314F3">
            <w:r w:rsidRPr="00A80F53">
              <w:rPr>
                <w:position w:val="-12"/>
              </w:rPr>
              <w:object w:dxaOrig="520" w:dyaOrig="380">
                <v:shape id="_x0000_i1073" type="#_x0000_t75" style="width:26.25pt;height:19.5pt" o:ole="">
                  <v:imagedata r:id="rId88" o:title=""/>
                </v:shape>
                <o:OLEObject Type="Embed" ProgID="Equation.3" ShapeID="_x0000_i1073" DrawAspect="Content" ObjectID="_1523085723" r:id="rId93"/>
              </w:object>
            </w:r>
          </w:p>
        </w:tc>
        <w:tc>
          <w:tcPr>
            <w:tcW w:w="1027" w:type="dxa"/>
          </w:tcPr>
          <w:p w:rsidR="00153290" w:rsidRPr="00370741" w:rsidRDefault="00153290" w:rsidP="00C314F3">
            <w:r>
              <w:t>0.012</w:t>
            </w:r>
          </w:p>
        </w:tc>
        <w:tc>
          <w:tcPr>
            <w:tcW w:w="1027" w:type="dxa"/>
          </w:tcPr>
          <w:p w:rsidR="00153290" w:rsidRPr="00370741" w:rsidRDefault="00153290" w:rsidP="00C314F3">
            <w:r>
              <w:t>0.051</w:t>
            </w:r>
          </w:p>
        </w:tc>
        <w:tc>
          <w:tcPr>
            <w:tcW w:w="1027" w:type="dxa"/>
          </w:tcPr>
          <w:p w:rsidR="00153290" w:rsidRPr="00370741" w:rsidRDefault="00153290" w:rsidP="00C314F3">
            <w:r>
              <w:t>0.087</w:t>
            </w:r>
          </w:p>
        </w:tc>
        <w:tc>
          <w:tcPr>
            <w:tcW w:w="1027" w:type="dxa"/>
          </w:tcPr>
          <w:p w:rsidR="00153290" w:rsidRPr="00370741" w:rsidRDefault="00153290" w:rsidP="00C314F3">
            <w:r>
              <w:t>0.221</w:t>
            </w:r>
          </w:p>
        </w:tc>
        <w:tc>
          <w:tcPr>
            <w:tcW w:w="1027" w:type="dxa"/>
          </w:tcPr>
          <w:p w:rsidR="00153290" w:rsidRPr="00370741" w:rsidRDefault="00153290" w:rsidP="00C314F3">
            <w:r>
              <w:t>0.271</w:t>
            </w:r>
          </w:p>
        </w:tc>
        <w:tc>
          <w:tcPr>
            <w:tcW w:w="1027" w:type="dxa"/>
          </w:tcPr>
          <w:p w:rsidR="00153290" w:rsidRPr="00370741" w:rsidRDefault="00153290" w:rsidP="00C314F3">
            <w:r>
              <w:t>0.331</w:t>
            </w:r>
          </w:p>
        </w:tc>
        <w:tc>
          <w:tcPr>
            <w:tcW w:w="1027" w:type="dxa"/>
          </w:tcPr>
          <w:p w:rsidR="00153290" w:rsidRPr="00370741" w:rsidRDefault="00153290" w:rsidP="00C314F3">
            <w:r>
              <w:t>0.340</w:t>
            </w:r>
          </w:p>
        </w:tc>
      </w:tr>
      <w:tr w:rsidR="00153290" w:rsidRPr="00370741" w:rsidTr="00C314F3">
        <w:tc>
          <w:tcPr>
            <w:tcW w:w="1026" w:type="dxa"/>
          </w:tcPr>
          <w:p w:rsidR="00153290" w:rsidRDefault="00153290" w:rsidP="00C314F3"/>
        </w:tc>
        <w:tc>
          <w:tcPr>
            <w:tcW w:w="1027" w:type="dxa"/>
          </w:tcPr>
          <w:p w:rsidR="00153290" w:rsidRPr="00370741" w:rsidRDefault="00153290" w:rsidP="00C314F3">
            <w:r w:rsidRPr="00C830CC">
              <w:rPr>
                <w:position w:val="-14"/>
              </w:rPr>
              <w:object w:dxaOrig="540" w:dyaOrig="400">
                <v:shape id="_x0000_i1074" type="#_x0000_t75" style="width:27pt;height:20.25pt" o:ole="">
                  <v:imagedata r:id="rId94" o:title=""/>
                </v:shape>
                <o:OLEObject Type="Embed" ProgID="Equation.3" ShapeID="_x0000_i1074" DrawAspect="Content" ObjectID="_1523085724" r:id="rId95"/>
              </w:object>
            </w:r>
          </w:p>
        </w:tc>
        <w:tc>
          <w:tcPr>
            <w:tcW w:w="1027" w:type="dxa"/>
          </w:tcPr>
          <w:p w:rsidR="00153290" w:rsidRPr="00370741" w:rsidRDefault="00153290" w:rsidP="00C314F3">
            <w:r w:rsidRPr="00370741">
              <w:t>0.019</w:t>
            </w:r>
          </w:p>
        </w:tc>
        <w:tc>
          <w:tcPr>
            <w:tcW w:w="1027" w:type="dxa"/>
          </w:tcPr>
          <w:p w:rsidR="00153290" w:rsidRPr="00370741" w:rsidRDefault="00153290" w:rsidP="00C314F3">
            <w:r w:rsidRPr="00370741">
              <w:t>0.082</w:t>
            </w:r>
          </w:p>
        </w:tc>
        <w:tc>
          <w:tcPr>
            <w:tcW w:w="1027" w:type="dxa"/>
          </w:tcPr>
          <w:p w:rsidR="00153290" w:rsidRPr="00370741" w:rsidRDefault="00153290" w:rsidP="00C314F3">
            <w:r w:rsidRPr="00370741">
              <w:t>0.13</w:t>
            </w:r>
            <w:r>
              <w:t>9</w:t>
            </w:r>
          </w:p>
        </w:tc>
        <w:tc>
          <w:tcPr>
            <w:tcW w:w="1027" w:type="dxa"/>
          </w:tcPr>
          <w:p w:rsidR="00153290" w:rsidRPr="00370741" w:rsidRDefault="00153290" w:rsidP="00C314F3">
            <w:r w:rsidRPr="00370741">
              <w:t>0.310</w:t>
            </w:r>
          </w:p>
        </w:tc>
        <w:tc>
          <w:tcPr>
            <w:tcW w:w="1027" w:type="dxa"/>
          </w:tcPr>
          <w:p w:rsidR="00153290" w:rsidRPr="00370741" w:rsidRDefault="00153290" w:rsidP="00C314F3">
            <w:r w:rsidRPr="00370741">
              <w:t>0.36</w:t>
            </w:r>
            <w:r>
              <w:t>7</w:t>
            </w:r>
          </w:p>
        </w:tc>
        <w:tc>
          <w:tcPr>
            <w:tcW w:w="1027" w:type="dxa"/>
          </w:tcPr>
          <w:p w:rsidR="00153290" w:rsidRPr="00370741" w:rsidRDefault="00153290" w:rsidP="00C314F3">
            <w:r w:rsidRPr="00370741">
              <w:t>0.429</w:t>
            </w:r>
          </w:p>
        </w:tc>
        <w:tc>
          <w:tcPr>
            <w:tcW w:w="1027" w:type="dxa"/>
          </w:tcPr>
          <w:p w:rsidR="00153290" w:rsidRPr="00370741" w:rsidRDefault="00153290" w:rsidP="00C314F3">
            <w:r w:rsidRPr="00370741">
              <w:t>0.43</w:t>
            </w:r>
            <w:r>
              <w:t>9</w:t>
            </w:r>
          </w:p>
        </w:tc>
      </w:tr>
      <w:tr w:rsidR="00153290" w:rsidRPr="00370741" w:rsidTr="00C314F3">
        <w:tc>
          <w:tcPr>
            <w:tcW w:w="1026" w:type="dxa"/>
          </w:tcPr>
          <w:p w:rsidR="00153290" w:rsidRDefault="00153290" w:rsidP="00C314F3"/>
        </w:tc>
        <w:tc>
          <w:tcPr>
            <w:tcW w:w="1027" w:type="dxa"/>
          </w:tcPr>
          <w:p w:rsidR="00153290" w:rsidRPr="00370741" w:rsidRDefault="00153290" w:rsidP="00C314F3">
            <w:r w:rsidRPr="00C830CC">
              <w:rPr>
                <w:position w:val="-14"/>
              </w:rPr>
              <w:object w:dxaOrig="520" w:dyaOrig="400">
                <v:shape id="_x0000_i1075" type="#_x0000_t75" style="width:26.25pt;height:20.25pt" o:ole="">
                  <v:imagedata r:id="rId96" o:title=""/>
                </v:shape>
                <o:OLEObject Type="Embed" ProgID="Equation.3" ShapeID="_x0000_i1075" DrawAspect="Content" ObjectID="_1523085725" r:id="rId97"/>
              </w:object>
            </w:r>
          </w:p>
        </w:tc>
        <w:tc>
          <w:tcPr>
            <w:tcW w:w="1027" w:type="dxa"/>
          </w:tcPr>
          <w:p w:rsidR="00153290" w:rsidRPr="00370741" w:rsidRDefault="00153290" w:rsidP="00C314F3">
            <w:r w:rsidRPr="00370741">
              <w:t>0.023</w:t>
            </w:r>
          </w:p>
        </w:tc>
        <w:tc>
          <w:tcPr>
            <w:tcW w:w="1027" w:type="dxa"/>
          </w:tcPr>
          <w:p w:rsidR="00153290" w:rsidRPr="00370741" w:rsidRDefault="00153290" w:rsidP="00C314F3">
            <w:r w:rsidRPr="00370741">
              <w:t>0.098</w:t>
            </w:r>
          </w:p>
        </w:tc>
        <w:tc>
          <w:tcPr>
            <w:tcW w:w="1027" w:type="dxa"/>
          </w:tcPr>
          <w:p w:rsidR="00153290" w:rsidRPr="00370741" w:rsidRDefault="00153290" w:rsidP="00C314F3">
            <w:r w:rsidRPr="00370741">
              <w:t>0.16</w:t>
            </w:r>
            <w:r>
              <w:t>4</w:t>
            </w:r>
          </w:p>
        </w:tc>
        <w:tc>
          <w:tcPr>
            <w:tcW w:w="1027" w:type="dxa"/>
          </w:tcPr>
          <w:p w:rsidR="00153290" w:rsidRPr="00370741" w:rsidRDefault="00153290" w:rsidP="00C314F3">
            <w:r w:rsidRPr="00370741">
              <w:t>0.355</w:t>
            </w:r>
          </w:p>
        </w:tc>
        <w:tc>
          <w:tcPr>
            <w:tcW w:w="1027" w:type="dxa"/>
          </w:tcPr>
          <w:p w:rsidR="00153290" w:rsidRPr="00370741" w:rsidRDefault="00153290" w:rsidP="00C314F3">
            <w:r w:rsidRPr="00370741">
              <w:t>0.415</w:t>
            </w:r>
          </w:p>
        </w:tc>
        <w:tc>
          <w:tcPr>
            <w:tcW w:w="1027" w:type="dxa"/>
          </w:tcPr>
          <w:p w:rsidR="00153290" w:rsidRPr="00370741" w:rsidRDefault="00153290" w:rsidP="00C314F3">
            <w:r w:rsidRPr="00370741">
              <w:t>0.480</w:t>
            </w:r>
          </w:p>
        </w:tc>
        <w:tc>
          <w:tcPr>
            <w:tcW w:w="1027" w:type="dxa"/>
          </w:tcPr>
          <w:p w:rsidR="00153290" w:rsidRPr="00370741" w:rsidRDefault="00153290" w:rsidP="00C314F3">
            <w:r w:rsidRPr="00370741">
              <w:t>0.490</w:t>
            </w:r>
          </w:p>
        </w:tc>
      </w:tr>
      <w:tr w:rsidR="00153290" w:rsidRPr="00370741" w:rsidTr="00C314F3">
        <w:tc>
          <w:tcPr>
            <w:tcW w:w="1026" w:type="dxa"/>
          </w:tcPr>
          <w:p w:rsidR="00153290" w:rsidRDefault="00153290" w:rsidP="00C314F3">
            <w:r>
              <w:t>9:1</w:t>
            </w:r>
          </w:p>
        </w:tc>
        <w:tc>
          <w:tcPr>
            <w:tcW w:w="1027" w:type="dxa"/>
          </w:tcPr>
          <w:p w:rsidR="00153290" w:rsidRPr="00C830CC" w:rsidRDefault="00153290" w:rsidP="00C314F3">
            <w:r w:rsidRPr="00A80F53">
              <w:rPr>
                <w:position w:val="-12"/>
              </w:rPr>
              <w:object w:dxaOrig="520" w:dyaOrig="380">
                <v:shape id="_x0000_i1076" type="#_x0000_t75" style="width:26.25pt;height:19.5pt" o:ole="">
                  <v:imagedata r:id="rId88" o:title=""/>
                </v:shape>
                <o:OLEObject Type="Embed" ProgID="Equation.3" ShapeID="_x0000_i1076" DrawAspect="Content" ObjectID="_1523085726" r:id="rId98"/>
              </w:object>
            </w:r>
          </w:p>
        </w:tc>
        <w:tc>
          <w:tcPr>
            <w:tcW w:w="1027" w:type="dxa"/>
          </w:tcPr>
          <w:p w:rsidR="00153290" w:rsidRPr="00370741" w:rsidRDefault="00153290" w:rsidP="00C314F3">
            <w:r>
              <w:t>0.008</w:t>
            </w:r>
          </w:p>
        </w:tc>
        <w:tc>
          <w:tcPr>
            <w:tcW w:w="1027" w:type="dxa"/>
          </w:tcPr>
          <w:p w:rsidR="00153290" w:rsidRPr="00370741" w:rsidRDefault="00153290" w:rsidP="00C314F3">
            <w:r>
              <w:t>0.035</w:t>
            </w:r>
          </w:p>
        </w:tc>
        <w:tc>
          <w:tcPr>
            <w:tcW w:w="1027" w:type="dxa"/>
          </w:tcPr>
          <w:p w:rsidR="00153290" w:rsidRPr="00370741" w:rsidRDefault="00153290" w:rsidP="00C314F3">
            <w:r>
              <w:t>0.062</w:t>
            </w:r>
          </w:p>
        </w:tc>
        <w:tc>
          <w:tcPr>
            <w:tcW w:w="1027" w:type="dxa"/>
          </w:tcPr>
          <w:p w:rsidR="00153290" w:rsidRPr="00370741" w:rsidRDefault="00153290" w:rsidP="00C314F3">
            <w:r>
              <w:t>0.164</w:t>
            </w:r>
          </w:p>
        </w:tc>
        <w:tc>
          <w:tcPr>
            <w:tcW w:w="1027" w:type="dxa"/>
          </w:tcPr>
          <w:p w:rsidR="00153290" w:rsidRPr="00370741" w:rsidRDefault="00153290" w:rsidP="00C314F3">
            <w:r>
              <w:t>0.210</w:t>
            </w:r>
          </w:p>
        </w:tc>
        <w:tc>
          <w:tcPr>
            <w:tcW w:w="1027" w:type="dxa"/>
          </w:tcPr>
          <w:p w:rsidR="00153290" w:rsidRPr="00370741" w:rsidRDefault="00153290" w:rsidP="00C314F3">
            <w:r>
              <w:t>0.267</w:t>
            </w:r>
          </w:p>
        </w:tc>
        <w:tc>
          <w:tcPr>
            <w:tcW w:w="1027" w:type="dxa"/>
          </w:tcPr>
          <w:p w:rsidR="00153290" w:rsidRPr="00370741" w:rsidRDefault="00153290" w:rsidP="00C314F3">
            <w:r>
              <w:t>0.277</w:t>
            </w:r>
          </w:p>
        </w:tc>
      </w:tr>
      <w:tr w:rsidR="00153290" w:rsidRPr="00370741" w:rsidTr="00C314F3">
        <w:tc>
          <w:tcPr>
            <w:tcW w:w="1026" w:type="dxa"/>
          </w:tcPr>
          <w:p w:rsidR="00153290" w:rsidRDefault="00153290" w:rsidP="00C314F3"/>
        </w:tc>
        <w:tc>
          <w:tcPr>
            <w:tcW w:w="1027" w:type="dxa"/>
          </w:tcPr>
          <w:p w:rsidR="00153290" w:rsidRPr="00370741" w:rsidRDefault="00153290" w:rsidP="00C314F3">
            <w:r w:rsidRPr="00C830CC">
              <w:rPr>
                <w:position w:val="-14"/>
              </w:rPr>
              <w:object w:dxaOrig="540" w:dyaOrig="400">
                <v:shape id="_x0000_i1077" type="#_x0000_t75" style="width:27pt;height:20.25pt" o:ole="">
                  <v:imagedata r:id="rId94" o:title=""/>
                </v:shape>
                <o:OLEObject Type="Embed" ProgID="Equation.3" ShapeID="_x0000_i1077" DrawAspect="Content" ObjectID="_1523085727" r:id="rId99"/>
              </w:object>
            </w:r>
          </w:p>
        </w:tc>
        <w:tc>
          <w:tcPr>
            <w:tcW w:w="1027" w:type="dxa"/>
          </w:tcPr>
          <w:p w:rsidR="00153290" w:rsidRPr="00370741" w:rsidRDefault="00153290" w:rsidP="00C314F3">
            <w:r w:rsidRPr="00370741">
              <w:t>0.01</w:t>
            </w:r>
            <w:r>
              <w:t>8</w:t>
            </w:r>
          </w:p>
        </w:tc>
        <w:tc>
          <w:tcPr>
            <w:tcW w:w="1027" w:type="dxa"/>
          </w:tcPr>
          <w:p w:rsidR="00153290" w:rsidRPr="00370741" w:rsidRDefault="00153290" w:rsidP="00C314F3">
            <w:r w:rsidRPr="00370741">
              <w:t>0.075</w:t>
            </w:r>
            <w:r>
              <w:t>8</w:t>
            </w:r>
          </w:p>
        </w:tc>
        <w:tc>
          <w:tcPr>
            <w:tcW w:w="1027" w:type="dxa"/>
          </w:tcPr>
          <w:p w:rsidR="00153290" w:rsidRPr="00370741" w:rsidRDefault="00153290" w:rsidP="00C314F3">
            <w:r w:rsidRPr="00370741">
              <w:t>0.12</w:t>
            </w:r>
            <w:r>
              <w:t>8</w:t>
            </w:r>
          </w:p>
        </w:tc>
        <w:tc>
          <w:tcPr>
            <w:tcW w:w="1027" w:type="dxa"/>
          </w:tcPr>
          <w:p w:rsidR="00153290" w:rsidRPr="00370741" w:rsidRDefault="00153290" w:rsidP="00C314F3">
            <w:r w:rsidRPr="00370741">
              <w:t>0.291</w:t>
            </w:r>
          </w:p>
        </w:tc>
        <w:tc>
          <w:tcPr>
            <w:tcW w:w="1027" w:type="dxa"/>
          </w:tcPr>
          <w:p w:rsidR="00153290" w:rsidRPr="00370741" w:rsidRDefault="00153290" w:rsidP="00C314F3">
            <w:r w:rsidRPr="00370741">
              <w:t>0.346</w:t>
            </w:r>
          </w:p>
        </w:tc>
        <w:tc>
          <w:tcPr>
            <w:tcW w:w="1027" w:type="dxa"/>
          </w:tcPr>
          <w:p w:rsidR="00153290" w:rsidRPr="00370741" w:rsidRDefault="00153290" w:rsidP="00C314F3">
            <w:r w:rsidRPr="00370741">
              <w:t>0.408</w:t>
            </w:r>
          </w:p>
        </w:tc>
        <w:tc>
          <w:tcPr>
            <w:tcW w:w="1027" w:type="dxa"/>
          </w:tcPr>
          <w:p w:rsidR="00153290" w:rsidRPr="00370741" w:rsidRDefault="00153290" w:rsidP="00C314F3">
            <w:r w:rsidRPr="00370741">
              <w:t>0.41</w:t>
            </w:r>
            <w:r>
              <w:t>8</w:t>
            </w:r>
          </w:p>
        </w:tc>
      </w:tr>
      <w:tr w:rsidR="00153290" w:rsidRPr="00370741" w:rsidTr="00C314F3">
        <w:tc>
          <w:tcPr>
            <w:tcW w:w="1026" w:type="dxa"/>
          </w:tcPr>
          <w:p w:rsidR="00153290" w:rsidRDefault="00153290" w:rsidP="00C314F3"/>
        </w:tc>
        <w:tc>
          <w:tcPr>
            <w:tcW w:w="1027" w:type="dxa"/>
          </w:tcPr>
          <w:p w:rsidR="00153290" w:rsidRPr="00370741" w:rsidRDefault="00153290" w:rsidP="00C314F3">
            <w:r w:rsidRPr="00C830CC">
              <w:rPr>
                <w:position w:val="-14"/>
              </w:rPr>
              <w:object w:dxaOrig="520" w:dyaOrig="400">
                <v:shape id="_x0000_i1078" type="#_x0000_t75" style="width:26.25pt;height:20.25pt" o:ole="">
                  <v:imagedata r:id="rId96" o:title=""/>
                </v:shape>
                <o:OLEObject Type="Embed" ProgID="Equation.3" ShapeID="_x0000_i1078" DrawAspect="Content" ObjectID="_1523085728" r:id="rId100"/>
              </w:object>
            </w:r>
          </w:p>
        </w:tc>
        <w:tc>
          <w:tcPr>
            <w:tcW w:w="1027" w:type="dxa"/>
          </w:tcPr>
          <w:p w:rsidR="00153290" w:rsidRPr="00370741" w:rsidRDefault="00153290" w:rsidP="00C314F3">
            <w:r w:rsidRPr="00370741">
              <w:t>0.023</w:t>
            </w:r>
          </w:p>
        </w:tc>
        <w:tc>
          <w:tcPr>
            <w:tcW w:w="1027" w:type="dxa"/>
          </w:tcPr>
          <w:p w:rsidR="00153290" w:rsidRPr="00370741" w:rsidRDefault="00153290" w:rsidP="00C314F3">
            <w:r w:rsidRPr="00370741">
              <w:t>0.09</w:t>
            </w:r>
            <w:r>
              <w:t>7</w:t>
            </w:r>
          </w:p>
        </w:tc>
        <w:tc>
          <w:tcPr>
            <w:tcW w:w="1027" w:type="dxa"/>
          </w:tcPr>
          <w:p w:rsidR="00153290" w:rsidRPr="00370741" w:rsidRDefault="00153290" w:rsidP="00C314F3">
            <w:r w:rsidRPr="00370741">
              <w:t>0.16</w:t>
            </w:r>
            <w:r>
              <w:t>2</w:t>
            </w:r>
          </w:p>
        </w:tc>
        <w:tc>
          <w:tcPr>
            <w:tcW w:w="1027" w:type="dxa"/>
          </w:tcPr>
          <w:p w:rsidR="00153290" w:rsidRPr="00370741" w:rsidRDefault="00153290" w:rsidP="00C314F3">
            <w:r w:rsidRPr="00370741">
              <w:t>0.35</w:t>
            </w:r>
            <w:r>
              <w:t>3</w:t>
            </w:r>
          </w:p>
        </w:tc>
        <w:tc>
          <w:tcPr>
            <w:tcW w:w="1027" w:type="dxa"/>
          </w:tcPr>
          <w:p w:rsidR="00153290" w:rsidRPr="00370741" w:rsidRDefault="00153290" w:rsidP="00C314F3">
            <w:r w:rsidRPr="00370741">
              <w:t>0.41</w:t>
            </w:r>
            <w:r>
              <w:t>4</w:t>
            </w:r>
          </w:p>
        </w:tc>
        <w:tc>
          <w:tcPr>
            <w:tcW w:w="1027" w:type="dxa"/>
          </w:tcPr>
          <w:p w:rsidR="00153290" w:rsidRPr="00370741" w:rsidRDefault="00153290" w:rsidP="00C314F3">
            <w:r w:rsidRPr="00370741">
              <w:t>0.480</w:t>
            </w:r>
          </w:p>
        </w:tc>
        <w:tc>
          <w:tcPr>
            <w:tcW w:w="1027" w:type="dxa"/>
          </w:tcPr>
          <w:p w:rsidR="00153290" w:rsidRPr="00370741" w:rsidRDefault="00153290" w:rsidP="00C314F3">
            <w:r w:rsidRPr="00370741">
              <w:t>0.4</w:t>
            </w:r>
            <w:r>
              <w:t>90</w:t>
            </w:r>
          </w:p>
        </w:tc>
      </w:tr>
    </w:tbl>
    <w:p w:rsidR="00153290" w:rsidRDefault="00153290">
      <w:proofErr w:type="gramStart"/>
      <w:r>
        <w:t>Table 1.</w:t>
      </w:r>
      <w:proofErr w:type="gramEnd"/>
      <w:r>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xml:space="preserve">.  </w:t>
      </w:r>
      <w:r w:rsidR="00C77FB0">
        <w:t>Of 10</w:t>
      </w:r>
      <w:r w:rsidR="00C77FB0" w:rsidRPr="00BA284C">
        <w:rPr>
          <w:vertAlign w:val="superscript"/>
        </w:rPr>
        <w:t>5</w:t>
      </w:r>
      <w:r w:rsidR="00C77FB0">
        <w:t xml:space="preserve"> independent genomic regions, a proportion </w:t>
      </w:r>
      <w:r w:rsidR="00C77FB0" w:rsidRPr="0071171B">
        <w:rPr>
          <w:i/>
        </w:rPr>
        <w:sym w:font="Symbol" w:char="F070"/>
      </w:r>
      <w:r w:rsidR="00C77FB0">
        <w:rPr>
          <w:vertAlign w:val="subscript"/>
        </w:rPr>
        <w:t xml:space="preserve">2 </w:t>
      </w:r>
      <w:r w:rsidR="00C77FB0">
        <w:t xml:space="preserve">contain two markers affecting </w:t>
      </w:r>
      <w:r w:rsidR="00C77FB0" w:rsidRPr="00BA284C">
        <w:rPr>
          <w:i/>
        </w:rPr>
        <w:t>Y</w:t>
      </w:r>
      <w:r w:rsidR="00C77FB0">
        <w:t xml:space="preserve">, with correlation </w:t>
      </w:r>
      <w:r w:rsidR="00C77FB0" w:rsidRPr="00BA284C">
        <w:rPr>
          <w:i/>
        </w:rPr>
        <w:t>r</w:t>
      </w:r>
      <w:r w:rsidR="00C77FB0" w:rsidRPr="00BA284C">
        <w:rPr>
          <w:vertAlign w:val="superscript"/>
        </w:rPr>
        <w:t>2</w:t>
      </w:r>
      <w:r w:rsidR="00C77FB0">
        <w:t xml:space="preserve">=0.1 between each pair, a proportion </w:t>
      </w:r>
      <w:r w:rsidR="00C77FB0" w:rsidRPr="0071171B">
        <w:rPr>
          <w:i/>
        </w:rPr>
        <w:sym w:font="Symbol" w:char="F070"/>
      </w:r>
      <w:r w:rsidR="00C77FB0">
        <w:rPr>
          <w:vertAlign w:val="subscript"/>
        </w:rPr>
        <w:t xml:space="preserve">1 </w:t>
      </w:r>
      <w:r w:rsidR="00C77FB0">
        <w:t xml:space="preserve">contain one marker affecting </w:t>
      </w:r>
      <w:r w:rsidR="00C77FB0" w:rsidRPr="00BA284C">
        <w:rPr>
          <w:i/>
        </w:rPr>
        <w:t>Y</w:t>
      </w:r>
      <w:r w:rsidR="00C77FB0">
        <w:t xml:space="preserve">, and a proportion </w:t>
      </w:r>
      <w:r w:rsidR="00C77FB0" w:rsidRPr="0071171B">
        <w:rPr>
          <w:i/>
        </w:rPr>
        <w:sym w:font="Symbol" w:char="F070"/>
      </w:r>
      <w:r w:rsidR="00C77FB0">
        <w:rPr>
          <w:vertAlign w:val="subscript"/>
        </w:rPr>
        <w:t>0</w:t>
      </w:r>
      <w:r w:rsidR="00C77FB0">
        <w:t xml:space="preserve">=0.95 contain no markers affecting </w:t>
      </w:r>
      <w:r w:rsidR="00C77FB0" w:rsidRPr="00C77FB0">
        <w:rPr>
          <w:i/>
        </w:rPr>
        <w:t>Y</w:t>
      </w:r>
      <w:r w:rsidR="00C77FB0">
        <w:t xml:space="preserve">.  </w:t>
      </w:r>
    </w:p>
    <w:p w:rsidR="001458D7" w:rsidRDefault="001458D7">
      <w:r>
        <w:br w:type="page"/>
      </w:r>
    </w:p>
    <w:tbl>
      <w:tblPr>
        <w:tblStyle w:val="TableGrid"/>
        <w:tblW w:w="0" w:type="auto"/>
        <w:tblLayout w:type="fixed"/>
        <w:tblLook w:val="04A0"/>
      </w:tblPr>
      <w:tblGrid>
        <w:gridCol w:w="1026"/>
        <w:gridCol w:w="1027"/>
        <w:gridCol w:w="1027"/>
        <w:gridCol w:w="1027"/>
        <w:gridCol w:w="1027"/>
        <w:gridCol w:w="1027"/>
        <w:gridCol w:w="1027"/>
        <w:gridCol w:w="1027"/>
        <w:gridCol w:w="1027"/>
      </w:tblGrid>
      <w:tr w:rsidR="001458D7" w:rsidRPr="00E42E08" w:rsidTr="00C314F3">
        <w:tc>
          <w:tcPr>
            <w:tcW w:w="1026" w:type="dxa"/>
          </w:tcPr>
          <w:p w:rsidR="001458D7" w:rsidRPr="00C830CC" w:rsidRDefault="001458D7" w:rsidP="00C314F3">
            <w:pPr>
              <w:rPr>
                <w:i/>
              </w:rPr>
            </w:pPr>
            <w:r w:rsidRPr="0071171B">
              <w:rPr>
                <w:i/>
              </w:rPr>
              <w:lastRenderedPageBreak/>
              <w:sym w:font="Symbol" w:char="F070"/>
            </w:r>
            <w:r>
              <w:rPr>
                <w:vertAlign w:val="subscript"/>
              </w:rPr>
              <w:t>2</w:t>
            </w:r>
            <w:r w:rsidRPr="00772123">
              <w:t>:</w:t>
            </w:r>
            <w:r w:rsidRPr="0071171B">
              <w:rPr>
                <w:i/>
              </w:rPr>
              <w:sym w:font="Symbol" w:char="F070"/>
            </w:r>
            <w:r>
              <w:rPr>
                <w:vertAlign w:val="subscript"/>
              </w:rPr>
              <w:t>1</w:t>
            </w:r>
          </w:p>
        </w:tc>
        <w:tc>
          <w:tcPr>
            <w:tcW w:w="1027" w:type="dxa"/>
          </w:tcPr>
          <w:p w:rsidR="001458D7" w:rsidRPr="00C830CC" w:rsidRDefault="001458D7" w:rsidP="00C314F3">
            <w:pPr>
              <w:rPr>
                <w:i/>
              </w:rPr>
            </w:pPr>
            <w:r w:rsidRPr="00C830CC">
              <w:rPr>
                <w:i/>
              </w:rPr>
              <w:t>n</w:t>
            </w:r>
          </w:p>
        </w:tc>
        <w:tc>
          <w:tcPr>
            <w:tcW w:w="1027" w:type="dxa"/>
          </w:tcPr>
          <w:p w:rsidR="001458D7" w:rsidRPr="00370741" w:rsidRDefault="001458D7" w:rsidP="00C314F3">
            <w:r>
              <w:t>1</w:t>
            </w:r>
            <w:r>
              <w:sym w:font="Symbol" w:char="F0B4"/>
            </w:r>
            <w:r>
              <w:t>10</w:t>
            </w:r>
            <w:r>
              <w:rPr>
                <w:vertAlign w:val="superscript"/>
              </w:rPr>
              <w:t>4</w:t>
            </w:r>
          </w:p>
        </w:tc>
        <w:tc>
          <w:tcPr>
            <w:tcW w:w="1027" w:type="dxa"/>
          </w:tcPr>
          <w:p w:rsidR="001458D7" w:rsidRPr="00370741" w:rsidRDefault="001458D7" w:rsidP="00C314F3">
            <w:r>
              <w:t>5</w:t>
            </w:r>
            <w:r>
              <w:sym w:font="Symbol" w:char="F0B4"/>
            </w:r>
            <w:r>
              <w:t>10</w:t>
            </w:r>
            <w:r>
              <w:rPr>
                <w:vertAlign w:val="superscript"/>
              </w:rPr>
              <w:t>4</w:t>
            </w:r>
          </w:p>
        </w:tc>
        <w:tc>
          <w:tcPr>
            <w:tcW w:w="1027" w:type="dxa"/>
          </w:tcPr>
          <w:p w:rsidR="001458D7" w:rsidRPr="00370741" w:rsidRDefault="001458D7" w:rsidP="00C314F3">
            <w:r>
              <w:t>1</w:t>
            </w:r>
            <w:r>
              <w:sym w:font="Symbol" w:char="F0B4"/>
            </w:r>
            <w:r>
              <w:t>10</w:t>
            </w:r>
            <w:r>
              <w:rPr>
                <w:vertAlign w:val="superscript"/>
              </w:rPr>
              <w:t>5</w:t>
            </w:r>
          </w:p>
        </w:tc>
        <w:tc>
          <w:tcPr>
            <w:tcW w:w="1027" w:type="dxa"/>
          </w:tcPr>
          <w:p w:rsidR="001458D7" w:rsidRPr="00370741" w:rsidRDefault="001458D7" w:rsidP="00C314F3">
            <w:r>
              <w:t>5</w:t>
            </w:r>
            <w:r>
              <w:sym w:font="Symbol" w:char="F0B4"/>
            </w:r>
            <w:r>
              <w:t>10</w:t>
            </w:r>
            <w:r>
              <w:rPr>
                <w:vertAlign w:val="superscript"/>
              </w:rPr>
              <w:t>5</w:t>
            </w:r>
          </w:p>
        </w:tc>
        <w:tc>
          <w:tcPr>
            <w:tcW w:w="1027" w:type="dxa"/>
          </w:tcPr>
          <w:p w:rsidR="001458D7" w:rsidRPr="00370741" w:rsidRDefault="001458D7" w:rsidP="00C314F3">
            <w:r>
              <w:t>1</w:t>
            </w:r>
            <w:r>
              <w:sym w:font="Symbol" w:char="F0B4"/>
            </w:r>
            <w:r>
              <w:t>10</w:t>
            </w:r>
            <w:r>
              <w:rPr>
                <w:vertAlign w:val="superscript"/>
              </w:rPr>
              <w:t>6</w:t>
            </w:r>
          </w:p>
        </w:tc>
        <w:tc>
          <w:tcPr>
            <w:tcW w:w="1027" w:type="dxa"/>
          </w:tcPr>
          <w:p w:rsidR="001458D7" w:rsidRPr="00370741" w:rsidRDefault="001458D7" w:rsidP="00C314F3">
            <w:r>
              <w:t>5</w:t>
            </w:r>
            <w:r>
              <w:sym w:font="Symbol" w:char="F0B4"/>
            </w:r>
            <w:r>
              <w:t>10</w:t>
            </w:r>
            <w:r>
              <w:rPr>
                <w:vertAlign w:val="superscript"/>
              </w:rPr>
              <w:t>6</w:t>
            </w:r>
          </w:p>
        </w:tc>
        <w:tc>
          <w:tcPr>
            <w:tcW w:w="1027" w:type="dxa"/>
          </w:tcPr>
          <w:p w:rsidR="001458D7" w:rsidRPr="00370741" w:rsidRDefault="001458D7" w:rsidP="00C314F3">
            <w:r>
              <w:t>1</w:t>
            </w:r>
            <w:r>
              <w:sym w:font="Symbol" w:char="F0B4"/>
            </w:r>
            <w:r>
              <w:t>10</w:t>
            </w:r>
            <w:r w:rsidRPr="00C830CC">
              <w:rPr>
                <w:vertAlign w:val="superscript"/>
              </w:rPr>
              <w:t>7</w:t>
            </w:r>
          </w:p>
        </w:tc>
      </w:tr>
      <w:tr w:rsidR="001458D7" w:rsidRPr="00E42E08" w:rsidTr="00C314F3">
        <w:tc>
          <w:tcPr>
            <w:tcW w:w="1026" w:type="dxa"/>
          </w:tcPr>
          <w:p w:rsidR="001458D7" w:rsidRDefault="001458D7" w:rsidP="00C314F3">
            <w:r>
              <w:t>1:9</w:t>
            </w:r>
          </w:p>
        </w:tc>
        <w:tc>
          <w:tcPr>
            <w:tcW w:w="1027" w:type="dxa"/>
          </w:tcPr>
          <w:p w:rsidR="001458D7" w:rsidRPr="00C830CC" w:rsidRDefault="001458D7" w:rsidP="00C314F3">
            <w:r w:rsidRPr="00A80F53">
              <w:rPr>
                <w:position w:val="-12"/>
              </w:rPr>
              <w:object w:dxaOrig="520" w:dyaOrig="380">
                <v:shape id="_x0000_i1079" type="#_x0000_t75" style="width:26.25pt;height:19.5pt" o:ole="">
                  <v:imagedata r:id="rId88" o:title=""/>
                </v:shape>
                <o:OLEObject Type="Embed" ProgID="Equation.3" ShapeID="_x0000_i1079" DrawAspect="Content" ObjectID="_1523085729" r:id="rId101"/>
              </w:object>
            </w:r>
          </w:p>
        </w:tc>
        <w:tc>
          <w:tcPr>
            <w:tcW w:w="1027" w:type="dxa"/>
          </w:tcPr>
          <w:p w:rsidR="001458D7" w:rsidRPr="00E42E08" w:rsidRDefault="001458D7" w:rsidP="00C314F3">
            <w:r>
              <w:t>0.020</w:t>
            </w:r>
          </w:p>
        </w:tc>
        <w:tc>
          <w:tcPr>
            <w:tcW w:w="1027" w:type="dxa"/>
          </w:tcPr>
          <w:p w:rsidR="001458D7" w:rsidRPr="00E42E08" w:rsidRDefault="001458D7" w:rsidP="00C314F3">
            <w:r>
              <w:t>0.087</w:t>
            </w:r>
          </w:p>
        </w:tc>
        <w:tc>
          <w:tcPr>
            <w:tcW w:w="1027" w:type="dxa"/>
          </w:tcPr>
          <w:p w:rsidR="001458D7" w:rsidRPr="00E42E08" w:rsidRDefault="001458D7" w:rsidP="00C314F3">
            <w:r>
              <w:t>0.146</w:t>
            </w:r>
          </w:p>
        </w:tc>
        <w:tc>
          <w:tcPr>
            <w:tcW w:w="1027" w:type="dxa"/>
          </w:tcPr>
          <w:p w:rsidR="001458D7" w:rsidRPr="00E42E08" w:rsidRDefault="001458D7" w:rsidP="00C314F3">
            <w:r>
              <w:t>0.323</w:t>
            </w:r>
          </w:p>
        </w:tc>
        <w:tc>
          <w:tcPr>
            <w:tcW w:w="1027" w:type="dxa"/>
          </w:tcPr>
          <w:p w:rsidR="001458D7" w:rsidRPr="00E42E08" w:rsidRDefault="001458D7" w:rsidP="00C314F3">
            <w:r>
              <w:t>0.281</w:t>
            </w:r>
          </w:p>
        </w:tc>
        <w:tc>
          <w:tcPr>
            <w:tcW w:w="1027" w:type="dxa"/>
          </w:tcPr>
          <w:p w:rsidR="001458D7" w:rsidRPr="00E42E08" w:rsidRDefault="001458D7" w:rsidP="00C314F3">
            <w:r>
              <w:t>0.444</w:t>
            </w:r>
          </w:p>
        </w:tc>
        <w:tc>
          <w:tcPr>
            <w:tcW w:w="1027" w:type="dxa"/>
          </w:tcPr>
          <w:p w:rsidR="001458D7" w:rsidRPr="00E42E08" w:rsidRDefault="001458D7" w:rsidP="00C314F3">
            <w:r>
              <w:t>0.454</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40" w:dyaOrig="400">
                <v:shape id="_x0000_i1080" type="#_x0000_t75" style="width:27pt;height:20.25pt" o:ole="">
                  <v:imagedata r:id="rId70" o:title=""/>
                </v:shape>
                <o:OLEObject Type="Embed" ProgID="Equation.3" ShapeID="_x0000_i1080" DrawAspect="Content" ObjectID="_1523085730" r:id="rId102"/>
              </w:object>
            </w:r>
          </w:p>
        </w:tc>
        <w:tc>
          <w:tcPr>
            <w:tcW w:w="1027" w:type="dxa"/>
          </w:tcPr>
          <w:p w:rsidR="001458D7" w:rsidRPr="00E42E08" w:rsidRDefault="001458D7" w:rsidP="00C314F3">
            <w:r w:rsidRPr="00E42E08">
              <w:t>0.02</w:t>
            </w:r>
            <w:r>
              <w:t>3</w:t>
            </w:r>
          </w:p>
        </w:tc>
        <w:tc>
          <w:tcPr>
            <w:tcW w:w="1027" w:type="dxa"/>
          </w:tcPr>
          <w:p w:rsidR="001458D7" w:rsidRPr="00E42E08" w:rsidRDefault="001458D7" w:rsidP="00C314F3">
            <w:r w:rsidRPr="00E42E08">
              <w:t>0.096</w:t>
            </w:r>
            <w:r>
              <w:t>3</w:t>
            </w:r>
          </w:p>
        </w:tc>
        <w:tc>
          <w:tcPr>
            <w:tcW w:w="1027" w:type="dxa"/>
          </w:tcPr>
          <w:p w:rsidR="001458D7" w:rsidRPr="00E42E08" w:rsidRDefault="001458D7" w:rsidP="00C314F3">
            <w:r w:rsidRPr="00E42E08">
              <w:t>0.16</w:t>
            </w:r>
            <w:r>
              <w:t>0</w:t>
            </w:r>
          </w:p>
        </w:tc>
        <w:tc>
          <w:tcPr>
            <w:tcW w:w="1027" w:type="dxa"/>
          </w:tcPr>
          <w:p w:rsidR="001458D7" w:rsidRPr="00E42E08" w:rsidRDefault="001458D7" w:rsidP="00C314F3">
            <w:r w:rsidRPr="00E42E08">
              <w:t>0.34</w:t>
            </w:r>
            <w:r>
              <w:t>6</w:t>
            </w:r>
          </w:p>
        </w:tc>
        <w:tc>
          <w:tcPr>
            <w:tcW w:w="1027" w:type="dxa"/>
          </w:tcPr>
          <w:p w:rsidR="001458D7" w:rsidRPr="00E42E08" w:rsidRDefault="001458D7" w:rsidP="00C314F3">
            <w:r w:rsidRPr="00E42E08">
              <w:t>0.40</w:t>
            </w:r>
            <w:r>
              <w:t>5</w:t>
            </w:r>
          </w:p>
        </w:tc>
        <w:tc>
          <w:tcPr>
            <w:tcW w:w="1027" w:type="dxa"/>
          </w:tcPr>
          <w:p w:rsidR="001458D7" w:rsidRPr="00E42E08" w:rsidRDefault="001458D7" w:rsidP="00C314F3">
            <w:r w:rsidRPr="00E42E08">
              <w:t>0.4</w:t>
            </w:r>
            <w:r>
              <w:t>68</w:t>
            </w:r>
          </w:p>
        </w:tc>
        <w:tc>
          <w:tcPr>
            <w:tcW w:w="1027" w:type="dxa"/>
          </w:tcPr>
          <w:p w:rsidR="001458D7" w:rsidRPr="00E42E08" w:rsidRDefault="001458D7" w:rsidP="00C314F3">
            <w:r w:rsidRPr="00E42E08">
              <w:t>0.4</w:t>
            </w:r>
            <w:r>
              <w:t>78</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20" w:dyaOrig="400">
                <v:shape id="_x0000_i1081" type="#_x0000_t75" style="width:26.25pt;height:20.25pt" o:ole="">
                  <v:imagedata r:id="rId68" o:title=""/>
                </v:shape>
                <o:OLEObject Type="Embed" ProgID="Equation.3" ShapeID="_x0000_i1081" DrawAspect="Content" ObjectID="_1523085731" r:id="rId103"/>
              </w:object>
            </w:r>
          </w:p>
        </w:tc>
        <w:tc>
          <w:tcPr>
            <w:tcW w:w="1027" w:type="dxa"/>
          </w:tcPr>
          <w:p w:rsidR="001458D7" w:rsidRPr="00E42E08" w:rsidRDefault="001458D7" w:rsidP="00C314F3">
            <w:r w:rsidRPr="00E42E08">
              <w:t>0.02</w:t>
            </w:r>
            <w:r>
              <w:t>4</w:t>
            </w:r>
          </w:p>
        </w:tc>
        <w:tc>
          <w:tcPr>
            <w:tcW w:w="1027" w:type="dxa"/>
          </w:tcPr>
          <w:p w:rsidR="001458D7" w:rsidRPr="00E42E08" w:rsidRDefault="001458D7" w:rsidP="00C314F3">
            <w:r w:rsidRPr="00E42E08">
              <w:t>0.</w:t>
            </w:r>
            <w:r>
              <w:t>100</w:t>
            </w:r>
          </w:p>
        </w:tc>
        <w:tc>
          <w:tcPr>
            <w:tcW w:w="1027" w:type="dxa"/>
          </w:tcPr>
          <w:p w:rsidR="001458D7" w:rsidRPr="00E42E08" w:rsidRDefault="001458D7" w:rsidP="00C314F3">
            <w:r w:rsidRPr="00E42E08">
              <w:t>0.16</w:t>
            </w:r>
            <w:r>
              <w:t>6</w:t>
            </w:r>
          </w:p>
        </w:tc>
        <w:tc>
          <w:tcPr>
            <w:tcW w:w="1027" w:type="dxa"/>
          </w:tcPr>
          <w:p w:rsidR="001458D7" w:rsidRPr="00E42E08" w:rsidRDefault="001458D7" w:rsidP="00C314F3">
            <w:r w:rsidRPr="00E42E08">
              <w:t>0.35</w:t>
            </w:r>
            <w:r>
              <w:t>7</w:t>
            </w:r>
          </w:p>
        </w:tc>
        <w:tc>
          <w:tcPr>
            <w:tcW w:w="1027" w:type="dxa"/>
          </w:tcPr>
          <w:p w:rsidR="001458D7" w:rsidRPr="00E42E08" w:rsidRDefault="001458D7" w:rsidP="00C314F3">
            <w:r w:rsidRPr="00E42E08">
              <w:t>0.41</w:t>
            </w:r>
            <w:r>
              <w:t>6</w:t>
            </w:r>
          </w:p>
        </w:tc>
        <w:tc>
          <w:tcPr>
            <w:tcW w:w="1027" w:type="dxa"/>
          </w:tcPr>
          <w:p w:rsidR="001458D7" w:rsidRPr="00E42E08" w:rsidRDefault="001458D7" w:rsidP="00C314F3">
            <w:r w:rsidRPr="00E42E08">
              <w:t>0.48</w:t>
            </w:r>
            <w:r>
              <w:t>1</w:t>
            </w:r>
          </w:p>
        </w:tc>
        <w:tc>
          <w:tcPr>
            <w:tcW w:w="1027" w:type="dxa"/>
          </w:tcPr>
          <w:p w:rsidR="001458D7" w:rsidRPr="00E42E08" w:rsidRDefault="001458D7" w:rsidP="00C314F3">
            <w:r w:rsidRPr="00E42E08">
              <w:t>0.4</w:t>
            </w:r>
            <w:r>
              <w:t>90</w:t>
            </w:r>
          </w:p>
        </w:tc>
      </w:tr>
      <w:tr w:rsidR="001458D7" w:rsidRPr="00E42E08" w:rsidTr="00C314F3">
        <w:tc>
          <w:tcPr>
            <w:tcW w:w="1026" w:type="dxa"/>
          </w:tcPr>
          <w:p w:rsidR="001458D7" w:rsidRDefault="001458D7" w:rsidP="00C314F3">
            <w:r>
              <w:t>1:1</w:t>
            </w:r>
          </w:p>
        </w:tc>
        <w:tc>
          <w:tcPr>
            <w:tcW w:w="1027" w:type="dxa"/>
          </w:tcPr>
          <w:p w:rsidR="001458D7" w:rsidRPr="00C830CC" w:rsidRDefault="001458D7" w:rsidP="00C314F3">
            <w:r w:rsidRPr="00A80F53">
              <w:rPr>
                <w:position w:val="-12"/>
              </w:rPr>
              <w:object w:dxaOrig="520" w:dyaOrig="380">
                <v:shape id="_x0000_i1082" type="#_x0000_t75" style="width:26.25pt;height:19.5pt" o:ole="">
                  <v:imagedata r:id="rId88" o:title=""/>
                </v:shape>
                <o:OLEObject Type="Embed" ProgID="Equation.3" ShapeID="_x0000_i1082" DrawAspect="Content" ObjectID="_1523085732" r:id="rId104"/>
              </w:object>
            </w:r>
          </w:p>
        </w:tc>
        <w:tc>
          <w:tcPr>
            <w:tcW w:w="1027" w:type="dxa"/>
          </w:tcPr>
          <w:p w:rsidR="001458D7" w:rsidRPr="00E42E08" w:rsidRDefault="001458D7" w:rsidP="00C314F3">
            <w:r>
              <w:t>0.013</w:t>
            </w:r>
          </w:p>
        </w:tc>
        <w:tc>
          <w:tcPr>
            <w:tcW w:w="1027" w:type="dxa"/>
          </w:tcPr>
          <w:p w:rsidR="001458D7" w:rsidRPr="00E42E08" w:rsidRDefault="001458D7" w:rsidP="00C314F3">
            <w:r>
              <w:t>0.056</w:t>
            </w:r>
          </w:p>
        </w:tc>
        <w:tc>
          <w:tcPr>
            <w:tcW w:w="1027" w:type="dxa"/>
          </w:tcPr>
          <w:p w:rsidR="001458D7" w:rsidRPr="00E42E08" w:rsidRDefault="001458D7" w:rsidP="00C314F3">
            <w:r>
              <w:t>0.097</w:t>
            </w:r>
          </w:p>
        </w:tc>
        <w:tc>
          <w:tcPr>
            <w:tcW w:w="1027" w:type="dxa"/>
          </w:tcPr>
          <w:p w:rsidR="001458D7" w:rsidRPr="00E42E08" w:rsidRDefault="001458D7" w:rsidP="00C314F3">
            <w:r>
              <w:t>0.235</w:t>
            </w:r>
          </w:p>
        </w:tc>
        <w:tc>
          <w:tcPr>
            <w:tcW w:w="1027" w:type="dxa"/>
          </w:tcPr>
          <w:p w:rsidR="001458D7" w:rsidRPr="00E42E08" w:rsidRDefault="001458D7" w:rsidP="00C314F3">
            <w:r>
              <w:t>0.287</w:t>
            </w:r>
          </w:p>
        </w:tc>
        <w:tc>
          <w:tcPr>
            <w:tcW w:w="1027" w:type="dxa"/>
          </w:tcPr>
          <w:p w:rsidR="001458D7" w:rsidRPr="00E42E08" w:rsidRDefault="001458D7" w:rsidP="00C314F3">
            <w:r>
              <w:t>0.347</w:t>
            </w:r>
          </w:p>
        </w:tc>
        <w:tc>
          <w:tcPr>
            <w:tcW w:w="1027" w:type="dxa"/>
          </w:tcPr>
          <w:p w:rsidR="001458D7" w:rsidRPr="00E42E08" w:rsidRDefault="001458D7" w:rsidP="00C314F3">
            <w:r>
              <w:t>0.357</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40" w:dyaOrig="400">
                <v:shape id="_x0000_i1083" type="#_x0000_t75" style="width:27pt;height:20.25pt" o:ole="">
                  <v:imagedata r:id="rId94" o:title=""/>
                </v:shape>
                <o:OLEObject Type="Embed" ProgID="Equation.3" ShapeID="_x0000_i1083" DrawAspect="Content" ObjectID="_1523085733" r:id="rId105"/>
              </w:object>
            </w:r>
          </w:p>
        </w:tc>
        <w:tc>
          <w:tcPr>
            <w:tcW w:w="1027" w:type="dxa"/>
          </w:tcPr>
          <w:p w:rsidR="001458D7" w:rsidRPr="00E42E08" w:rsidRDefault="001458D7" w:rsidP="00C314F3">
            <w:r w:rsidRPr="00E42E08">
              <w:t>0.020</w:t>
            </w:r>
          </w:p>
        </w:tc>
        <w:tc>
          <w:tcPr>
            <w:tcW w:w="1027" w:type="dxa"/>
          </w:tcPr>
          <w:p w:rsidR="001458D7" w:rsidRPr="00E42E08" w:rsidRDefault="001458D7" w:rsidP="00C314F3">
            <w:r w:rsidRPr="00E42E08">
              <w:t>0.08</w:t>
            </w:r>
            <w:r>
              <w:t>4</w:t>
            </w:r>
          </w:p>
        </w:tc>
        <w:tc>
          <w:tcPr>
            <w:tcW w:w="1027" w:type="dxa"/>
          </w:tcPr>
          <w:p w:rsidR="001458D7" w:rsidRPr="00E42E08" w:rsidRDefault="001458D7" w:rsidP="00C314F3">
            <w:r w:rsidRPr="00E42E08">
              <w:t>0.14</w:t>
            </w:r>
            <w:r>
              <w:t>2</w:t>
            </w:r>
          </w:p>
        </w:tc>
        <w:tc>
          <w:tcPr>
            <w:tcW w:w="1027" w:type="dxa"/>
          </w:tcPr>
          <w:p w:rsidR="001458D7" w:rsidRPr="00E42E08" w:rsidRDefault="001458D7" w:rsidP="00C314F3">
            <w:r w:rsidRPr="00E42E08">
              <w:t>0.3</w:t>
            </w:r>
            <w:r>
              <w:t>16</w:t>
            </w:r>
          </w:p>
        </w:tc>
        <w:tc>
          <w:tcPr>
            <w:tcW w:w="1027" w:type="dxa"/>
          </w:tcPr>
          <w:p w:rsidR="001458D7" w:rsidRPr="00E42E08" w:rsidRDefault="001458D7" w:rsidP="00C314F3">
            <w:r w:rsidRPr="00E42E08">
              <w:t>0.3</w:t>
            </w:r>
            <w:r>
              <w:t>73</w:t>
            </w:r>
          </w:p>
        </w:tc>
        <w:tc>
          <w:tcPr>
            <w:tcW w:w="1027" w:type="dxa"/>
          </w:tcPr>
          <w:p w:rsidR="001458D7" w:rsidRPr="00E42E08" w:rsidRDefault="001458D7" w:rsidP="00C314F3">
            <w:r w:rsidRPr="00E42E08">
              <w:t>0.4</w:t>
            </w:r>
            <w:r>
              <w:t>36</w:t>
            </w:r>
          </w:p>
        </w:tc>
        <w:tc>
          <w:tcPr>
            <w:tcW w:w="1027" w:type="dxa"/>
          </w:tcPr>
          <w:p w:rsidR="001458D7" w:rsidRPr="00E42E08" w:rsidRDefault="001458D7" w:rsidP="00C314F3">
            <w:r w:rsidRPr="00E42E08">
              <w:t>0.4</w:t>
            </w:r>
            <w:r>
              <w:t>45</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20" w:dyaOrig="400">
                <v:shape id="_x0000_i1084" type="#_x0000_t75" style="width:26.25pt;height:20.25pt" o:ole="">
                  <v:imagedata r:id="rId96" o:title=""/>
                </v:shape>
                <o:OLEObject Type="Embed" ProgID="Equation.3" ShapeID="_x0000_i1084" DrawAspect="Content" ObjectID="_1523085734" r:id="rId106"/>
              </w:object>
            </w:r>
          </w:p>
        </w:tc>
        <w:tc>
          <w:tcPr>
            <w:tcW w:w="1027" w:type="dxa"/>
          </w:tcPr>
          <w:p w:rsidR="001458D7" w:rsidRPr="00E42E08" w:rsidRDefault="001458D7" w:rsidP="00C314F3">
            <w:r w:rsidRPr="00E42E08">
              <w:t>0.02</w:t>
            </w:r>
            <w:r>
              <w:t>3</w:t>
            </w:r>
          </w:p>
        </w:tc>
        <w:tc>
          <w:tcPr>
            <w:tcW w:w="1027" w:type="dxa"/>
          </w:tcPr>
          <w:p w:rsidR="001458D7" w:rsidRPr="00E42E08" w:rsidRDefault="001458D7" w:rsidP="00C314F3">
            <w:r w:rsidRPr="00E42E08">
              <w:t>0.0</w:t>
            </w:r>
            <w:r>
              <w:t>98</w:t>
            </w:r>
          </w:p>
        </w:tc>
        <w:tc>
          <w:tcPr>
            <w:tcW w:w="1027" w:type="dxa"/>
          </w:tcPr>
          <w:p w:rsidR="001458D7" w:rsidRPr="00E42E08" w:rsidRDefault="001458D7" w:rsidP="00C314F3">
            <w:r w:rsidRPr="00E42E08">
              <w:t>0.1</w:t>
            </w:r>
            <w:r>
              <w:t>64</w:t>
            </w:r>
          </w:p>
        </w:tc>
        <w:tc>
          <w:tcPr>
            <w:tcW w:w="1027" w:type="dxa"/>
          </w:tcPr>
          <w:p w:rsidR="001458D7" w:rsidRPr="00E42E08" w:rsidRDefault="001458D7" w:rsidP="00C314F3">
            <w:r w:rsidRPr="00E42E08">
              <w:t>0.3</w:t>
            </w:r>
            <w:r>
              <w:t>54</w:t>
            </w:r>
          </w:p>
        </w:tc>
        <w:tc>
          <w:tcPr>
            <w:tcW w:w="1027" w:type="dxa"/>
          </w:tcPr>
          <w:p w:rsidR="001458D7" w:rsidRPr="00E42E08" w:rsidRDefault="001458D7" w:rsidP="00C314F3">
            <w:r w:rsidRPr="00E42E08">
              <w:t>0.4</w:t>
            </w:r>
            <w:r>
              <w:t>15</w:t>
            </w:r>
          </w:p>
        </w:tc>
        <w:tc>
          <w:tcPr>
            <w:tcW w:w="1027" w:type="dxa"/>
          </w:tcPr>
          <w:p w:rsidR="001458D7" w:rsidRPr="00E42E08" w:rsidRDefault="001458D7" w:rsidP="00C314F3">
            <w:r w:rsidRPr="00E42E08">
              <w:t>0.4</w:t>
            </w:r>
            <w:r>
              <w:t>80</w:t>
            </w:r>
          </w:p>
        </w:tc>
        <w:tc>
          <w:tcPr>
            <w:tcW w:w="1027" w:type="dxa"/>
          </w:tcPr>
          <w:p w:rsidR="001458D7" w:rsidRPr="00E42E08" w:rsidRDefault="001458D7" w:rsidP="00C314F3">
            <w:r w:rsidRPr="00E42E08">
              <w:t>0.4</w:t>
            </w:r>
            <w:r>
              <w:t>90</w:t>
            </w:r>
          </w:p>
        </w:tc>
      </w:tr>
      <w:tr w:rsidR="001458D7" w:rsidRPr="00E42E08" w:rsidTr="00C314F3">
        <w:tc>
          <w:tcPr>
            <w:tcW w:w="1026" w:type="dxa"/>
          </w:tcPr>
          <w:p w:rsidR="001458D7" w:rsidRDefault="001458D7" w:rsidP="00C314F3">
            <w:r>
              <w:t>9:1</w:t>
            </w:r>
          </w:p>
        </w:tc>
        <w:tc>
          <w:tcPr>
            <w:tcW w:w="1027" w:type="dxa"/>
          </w:tcPr>
          <w:p w:rsidR="001458D7" w:rsidRPr="00C830CC" w:rsidRDefault="001458D7" w:rsidP="00C314F3">
            <w:r w:rsidRPr="00A80F53">
              <w:rPr>
                <w:position w:val="-12"/>
              </w:rPr>
              <w:object w:dxaOrig="520" w:dyaOrig="380">
                <v:shape id="_x0000_i1085" type="#_x0000_t75" style="width:26.25pt;height:19.5pt" o:ole="">
                  <v:imagedata r:id="rId88" o:title=""/>
                </v:shape>
                <o:OLEObject Type="Embed" ProgID="Equation.3" ShapeID="_x0000_i1085" DrawAspect="Content" ObjectID="_1523085735" r:id="rId107"/>
              </w:object>
            </w:r>
          </w:p>
        </w:tc>
        <w:tc>
          <w:tcPr>
            <w:tcW w:w="1027" w:type="dxa"/>
          </w:tcPr>
          <w:p w:rsidR="001458D7" w:rsidRPr="00E42E08" w:rsidRDefault="001458D7" w:rsidP="00C314F3">
            <w:r>
              <w:t>0.009</w:t>
            </w:r>
          </w:p>
        </w:tc>
        <w:tc>
          <w:tcPr>
            <w:tcW w:w="1027" w:type="dxa"/>
          </w:tcPr>
          <w:p w:rsidR="001458D7" w:rsidRPr="00E42E08" w:rsidRDefault="001458D7" w:rsidP="00C314F3">
            <w:r>
              <w:t>0.040</w:t>
            </w:r>
          </w:p>
        </w:tc>
        <w:tc>
          <w:tcPr>
            <w:tcW w:w="1027" w:type="dxa"/>
          </w:tcPr>
          <w:p w:rsidR="001458D7" w:rsidRPr="00E42E08" w:rsidRDefault="001458D7" w:rsidP="00C314F3">
            <w:r>
              <w:t>0.071</w:t>
            </w:r>
          </w:p>
        </w:tc>
        <w:tc>
          <w:tcPr>
            <w:tcW w:w="1027" w:type="dxa"/>
          </w:tcPr>
          <w:p w:rsidR="001458D7" w:rsidRPr="00E42E08" w:rsidRDefault="001458D7" w:rsidP="00C314F3">
            <w:r>
              <w:t>0.186</w:t>
            </w:r>
          </w:p>
        </w:tc>
        <w:tc>
          <w:tcPr>
            <w:tcW w:w="1027" w:type="dxa"/>
          </w:tcPr>
          <w:p w:rsidR="001458D7" w:rsidRPr="00E42E08" w:rsidRDefault="001458D7" w:rsidP="00C314F3">
            <w:r>
              <w:t>0.232</w:t>
            </w:r>
          </w:p>
        </w:tc>
        <w:tc>
          <w:tcPr>
            <w:tcW w:w="1027" w:type="dxa"/>
          </w:tcPr>
          <w:p w:rsidR="001458D7" w:rsidRPr="00E42E08" w:rsidRDefault="001458D7" w:rsidP="00C314F3">
            <w:r>
              <w:t>0.291</w:t>
            </w:r>
          </w:p>
        </w:tc>
        <w:tc>
          <w:tcPr>
            <w:tcW w:w="1027" w:type="dxa"/>
          </w:tcPr>
          <w:p w:rsidR="001458D7" w:rsidRPr="00E42E08" w:rsidRDefault="001458D7" w:rsidP="00C314F3">
            <w:r>
              <w:t>0.300</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40" w:dyaOrig="400">
                <v:shape id="_x0000_i1086" type="#_x0000_t75" style="width:27pt;height:20.25pt" o:ole="">
                  <v:imagedata r:id="rId94" o:title=""/>
                </v:shape>
                <o:OLEObject Type="Embed" ProgID="Equation.3" ShapeID="_x0000_i1086" DrawAspect="Content" ObjectID="_1523085736" r:id="rId108"/>
              </w:object>
            </w:r>
          </w:p>
        </w:tc>
        <w:tc>
          <w:tcPr>
            <w:tcW w:w="1027" w:type="dxa"/>
          </w:tcPr>
          <w:p w:rsidR="001458D7" w:rsidRPr="00E42E08" w:rsidRDefault="001458D7" w:rsidP="00C314F3">
            <w:r>
              <w:t>0.018</w:t>
            </w:r>
          </w:p>
        </w:tc>
        <w:tc>
          <w:tcPr>
            <w:tcW w:w="1027" w:type="dxa"/>
          </w:tcPr>
          <w:p w:rsidR="001458D7" w:rsidRPr="00E42E08" w:rsidRDefault="001458D7" w:rsidP="00C314F3">
            <w:r>
              <w:t>0.078</w:t>
            </w:r>
          </w:p>
        </w:tc>
        <w:tc>
          <w:tcPr>
            <w:tcW w:w="1027" w:type="dxa"/>
          </w:tcPr>
          <w:p w:rsidR="001458D7" w:rsidRPr="00E42E08" w:rsidRDefault="001458D7" w:rsidP="00C314F3">
            <w:r>
              <w:t>0.133</w:t>
            </w:r>
          </w:p>
        </w:tc>
        <w:tc>
          <w:tcPr>
            <w:tcW w:w="1027" w:type="dxa"/>
          </w:tcPr>
          <w:p w:rsidR="001458D7" w:rsidRPr="00E42E08" w:rsidRDefault="001458D7" w:rsidP="00C314F3">
            <w:r>
              <w:t>0.299</w:t>
            </w:r>
          </w:p>
        </w:tc>
        <w:tc>
          <w:tcPr>
            <w:tcW w:w="1027" w:type="dxa"/>
          </w:tcPr>
          <w:p w:rsidR="001458D7" w:rsidRPr="00E42E08" w:rsidRDefault="001458D7" w:rsidP="00C314F3">
            <w:r>
              <w:t>0.355</w:t>
            </w:r>
          </w:p>
        </w:tc>
        <w:tc>
          <w:tcPr>
            <w:tcW w:w="1027" w:type="dxa"/>
          </w:tcPr>
          <w:p w:rsidR="001458D7" w:rsidRPr="00E42E08" w:rsidRDefault="001458D7" w:rsidP="00C314F3">
            <w:r>
              <w:t>0.417</w:t>
            </w:r>
          </w:p>
        </w:tc>
        <w:tc>
          <w:tcPr>
            <w:tcW w:w="1027" w:type="dxa"/>
          </w:tcPr>
          <w:p w:rsidR="001458D7" w:rsidRPr="00E42E08" w:rsidRDefault="001458D7" w:rsidP="00C314F3">
            <w:r>
              <w:t>0.426</w:t>
            </w:r>
          </w:p>
        </w:tc>
      </w:tr>
      <w:tr w:rsidR="001458D7" w:rsidRPr="00E42E08" w:rsidTr="00C314F3">
        <w:tc>
          <w:tcPr>
            <w:tcW w:w="1026" w:type="dxa"/>
          </w:tcPr>
          <w:p w:rsidR="001458D7" w:rsidRDefault="001458D7" w:rsidP="00C314F3"/>
        </w:tc>
        <w:tc>
          <w:tcPr>
            <w:tcW w:w="1027" w:type="dxa"/>
          </w:tcPr>
          <w:p w:rsidR="001458D7" w:rsidRPr="00370741" w:rsidRDefault="001458D7" w:rsidP="00C314F3">
            <w:r w:rsidRPr="00C830CC">
              <w:rPr>
                <w:position w:val="-14"/>
              </w:rPr>
              <w:object w:dxaOrig="520" w:dyaOrig="400">
                <v:shape id="_x0000_i1087" type="#_x0000_t75" style="width:26.25pt;height:20.25pt" o:ole="">
                  <v:imagedata r:id="rId96" o:title=""/>
                </v:shape>
                <o:OLEObject Type="Embed" ProgID="Equation.3" ShapeID="_x0000_i1087" DrawAspect="Content" ObjectID="_1523085737" r:id="rId109"/>
              </w:object>
            </w:r>
          </w:p>
        </w:tc>
        <w:tc>
          <w:tcPr>
            <w:tcW w:w="1027" w:type="dxa"/>
          </w:tcPr>
          <w:p w:rsidR="001458D7" w:rsidRPr="00E42E08" w:rsidRDefault="001458D7" w:rsidP="00C314F3">
            <w:r>
              <w:t>0.023</w:t>
            </w:r>
          </w:p>
        </w:tc>
        <w:tc>
          <w:tcPr>
            <w:tcW w:w="1027" w:type="dxa"/>
          </w:tcPr>
          <w:p w:rsidR="001458D7" w:rsidRPr="00E42E08" w:rsidRDefault="001458D7" w:rsidP="00C314F3">
            <w:r>
              <w:t>0.097</w:t>
            </w:r>
          </w:p>
        </w:tc>
        <w:tc>
          <w:tcPr>
            <w:tcW w:w="1027" w:type="dxa"/>
          </w:tcPr>
          <w:p w:rsidR="001458D7" w:rsidRPr="00E42E08" w:rsidRDefault="001458D7" w:rsidP="00C314F3">
            <w:r>
              <w:t>0.162</w:t>
            </w:r>
          </w:p>
        </w:tc>
        <w:tc>
          <w:tcPr>
            <w:tcW w:w="1027" w:type="dxa"/>
          </w:tcPr>
          <w:p w:rsidR="001458D7" w:rsidRPr="00E42E08" w:rsidRDefault="001458D7" w:rsidP="00C314F3">
            <w:r>
              <w:t>0.352</w:t>
            </w:r>
          </w:p>
        </w:tc>
        <w:tc>
          <w:tcPr>
            <w:tcW w:w="1027" w:type="dxa"/>
          </w:tcPr>
          <w:p w:rsidR="001458D7" w:rsidRPr="00E42E08" w:rsidRDefault="001458D7" w:rsidP="00C314F3">
            <w:r>
              <w:t>0.414</w:t>
            </w:r>
          </w:p>
        </w:tc>
        <w:tc>
          <w:tcPr>
            <w:tcW w:w="1027" w:type="dxa"/>
          </w:tcPr>
          <w:p w:rsidR="001458D7" w:rsidRPr="00E42E08" w:rsidRDefault="001458D7" w:rsidP="00C314F3">
            <w:r>
              <w:t>0.480</w:t>
            </w:r>
          </w:p>
        </w:tc>
        <w:tc>
          <w:tcPr>
            <w:tcW w:w="1027" w:type="dxa"/>
          </w:tcPr>
          <w:p w:rsidR="001458D7" w:rsidRPr="00E42E08" w:rsidRDefault="001458D7" w:rsidP="00C314F3">
            <w:r>
              <w:t>0.490</w:t>
            </w:r>
          </w:p>
        </w:tc>
      </w:tr>
    </w:tbl>
    <w:p w:rsidR="00F7418B" w:rsidRDefault="001458D7" w:rsidP="00F7418B">
      <w:proofErr w:type="gramStart"/>
      <w:r>
        <w:t>Table 2.</w:t>
      </w:r>
      <w:proofErr w:type="gramEnd"/>
      <w:r>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xml:space="preserve">.  </w:t>
      </w:r>
      <w:r w:rsidR="00F7418B">
        <w:t xml:space="preserve">Within regions with two markers affecting </w:t>
      </w:r>
      <w:r w:rsidR="00F7418B" w:rsidRPr="00F7418B">
        <w:rPr>
          <w:i/>
        </w:rPr>
        <w:t>Y</w:t>
      </w:r>
      <w:r w:rsidR="00F7418B">
        <w:t xml:space="preserve">, the correlation is </w:t>
      </w:r>
      <w:r w:rsidR="00F7418B" w:rsidRPr="00BA284C">
        <w:rPr>
          <w:i/>
        </w:rPr>
        <w:t>r</w:t>
      </w:r>
      <w:r w:rsidR="00F7418B" w:rsidRPr="00BA284C">
        <w:rPr>
          <w:vertAlign w:val="superscript"/>
        </w:rPr>
        <w:t>2</w:t>
      </w:r>
      <w:r w:rsidR="00F7418B">
        <w:t>=0.2 between each pair.  Other details as in table 1.</w:t>
      </w:r>
    </w:p>
    <w:p w:rsidR="00AF3B5C" w:rsidRDefault="00AF3B5C">
      <w:r>
        <w:br w:type="page"/>
      </w:r>
    </w:p>
    <w:tbl>
      <w:tblPr>
        <w:tblStyle w:val="TableGrid"/>
        <w:tblW w:w="0" w:type="auto"/>
        <w:tblLayout w:type="fixed"/>
        <w:tblLook w:val="04A0"/>
      </w:tblPr>
      <w:tblGrid>
        <w:gridCol w:w="1026"/>
        <w:gridCol w:w="1027"/>
        <w:gridCol w:w="1027"/>
        <w:gridCol w:w="1027"/>
        <w:gridCol w:w="1027"/>
        <w:gridCol w:w="1027"/>
        <w:gridCol w:w="1027"/>
        <w:gridCol w:w="1027"/>
        <w:gridCol w:w="1027"/>
      </w:tblGrid>
      <w:tr w:rsidR="00AF3B5C" w:rsidRPr="00B23F86" w:rsidTr="00C314F3">
        <w:tc>
          <w:tcPr>
            <w:tcW w:w="1026" w:type="dxa"/>
          </w:tcPr>
          <w:p w:rsidR="00AF3B5C" w:rsidRPr="00C830CC" w:rsidRDefault="00AF3B5C" w:rsidP="00C314F3">
            <w:pPr>
              <w:rPr>
                <w:i/>
              </w:rPr>
            </w:pPr>
            <w:r w:rsidRPr="0071171B">
              <w:rPr>
                <w:i/>
              </w:rPr>
              <w:lastRenderedPageBreak/>
              <w:sym w:font="Symbol" w:char="F070"/>
            </w:r>
            <w:r>
              <w:rPr>
                <w:vertAlign w:val="subscript"/>
              </w:rPr>
              <w:t>2</w:t>
            </w:r>
            <w:r w:rsidRPr="00772123">
              <w:t>:</w:t>
            </w:r>
            <w:r w:rsidRPr="0071171B">
              <w:rPr>
                <w:i/>
              </w:rPr>
              <w:sym w:font="Symbol" w:char="F070"/>
            </w:r>
            <w:r>
              <w:rPr>
                <w:vertAlign w:val="subscript"/>
              </w:rPr>
              <w:t>1</w:t>
            </w:r>
          </w:p>
        </w:tc>
        <w:tc>
          <w:tcPr>
            <w:tcW w:w="1027" w:type="dxa"/>
          </w:tcPr>
          <w:p w:rsidR="00AF3B5C" w:rsidRPr="00C830CC" w:rsidRDefault="00AF3B5C" w:rsidP="00C314F3">
            <w:pPr>
              <w:rPr>
                <w:i/>
              </w:rPr>
            </w:pPr>
            <w:r w:rsidRPr="00C830CC">
              <w:rPr>
                <w:i/>
              </w:rPr>
              <w:t>n</w:t>
            </w:r>
          </w:p>
        </w:tc>
        <w:tc>
          <w:tcPr>
            <w:tcW w:w="1027" w:type="dxa"/>
          </w:tcPr>
          <w:p w:rsidR="00AF3B5C" w:rsidRPr="00370741" w:rsidRDefault="00AF3B5C" w:rsidP="00C314F3">
            <w:r>
              <w:t>1</w:t>
            </w:r>
            <w:r>
              <w:sym w:font="Symbol" w:char="F0B4"/>
            </w:r>
            <w:r>
              <w:t>10</w:t>
            </w:r>
            <w:r>
              <w:rPr>
                <w:vertAlign w:val="superscript"/>
              </w:rPr>
              <w:t>4</w:t>
            </w:r>
          </w:p>
        </w:tc>
        <w:tc>
          <w:tcPr>
            <w:tcW w:w="1027" w:type="dxa"/>
          </w:tcPr>
          <w:p w:rsidR="00AF3B5C" w:rsidRPr="00370741" w:rsidRDefault="00AF3B5C" w:rsidP="00C314F3">
            <w:r>
              <w:t>5</w:t>
            </w:r>
            <w:r>
              <w:sym w:font="Symbol" w:char="F0B4"/>
            </w:r>
            <w:r>
              <w:t>10</w:t>
            </w:r>
            <w:r>
              <w:rPr>
                <w:vertAlign w:val="superscript"/>
              </w:rPr>
              <w:t>4</w:t>
            </w:r>
          </w:p>
        </w:tc>
        <w:tc>
          <w:tcPr>
            <w:tcW w:w="1027" w:type="dxa"/>
          </w:tcPr>
          <w:p w:rsidR="00AF3B5C" w:rsidRPr="00370741" w:rsidRDefault="00AF3B5C" w:rsidP="00C314F3">
            <w:r>
              <w:t>1</w:t>
            </w:r>
            <w:r>
              <w:sym w:font="Symbol" w:char="F0B4"/>
            </w:r>
            <w:r>
              <w:t>10</w:t>
            </w:r>
            <w:r>
              <w:rPr>
                <w:vertAlign w:val="superscript"/>
              </w:rPr>
              <w:t>5</w:t>
            </w:r>
          </w:p>
        </w:tc>
        <w:tc>
          <w:tcPr>
            <w:tcW w:w="1027" w:type="dxa"/>
          </w:tcPr>
          <w:p w:rsidR="00AF3B5C" w:rsidRPr="00370741" w:rsidRDefault="00AF3B5C" w:rsidP="00C314F3">
            <w:r>
              <w:t>5</w:t>
            </w:r>
            <w:r>
              <w:sym w:font="Symbol" w:char="F0B4"/>
            </w:r>
            <w:r>
              <w:t>10</w:t>
            </w:r>
            <w:r>
              <w:rPr>
                <w:vertAlign w:val="superscript"/>
              </w:rPr>
              <w:t>5</w:t>
            </w:r>
          </w:p>
        </w:tc>
        <w:tc>
          <w:tcPr>
            <w:tcW w:w="1027" w:type="dxa"/>
          </w:tcPr>
          <w:p w:rsidR="00AF3B5C" w:rsidRPr="00370741" w:rsidRDefault="00AF3B5C" w:rsidP="00C314F3">
            <w:r>
              <w:t>1</w:t>
            </w:r>
            <w:r>
              <w:sym w:font="Symbol" w:char="F0B4"/>
            </w:r>
            <w:r>
              <w:t>10</w:t>
            </w:r>
            <w:r>
              <w:rPr>
                <w:vertAlign w:val="superscript"/>
              </w:rPr>
              <w:t>6</w:t>
            </w:r>
          </w:p>
        </w:tc>
        <w:tc>
          <w:tcPr>
            <w:tcW w:w="1027" w:type="dxa"/>
          </w:tcPr>
          <w:p w:rsidR="00AF3B5C" w:rsidRPr="00370741" w:rsidRDefault="00AF3B5C" w:rsidP="00C314F3">
            <w:r>
              <w:t>5</w:t>
            </w:r>
            <w:r>
              <w:sym w:font="Symbol" w:char="F0B4"/>
            </w:r>
            <w:r>
              <w:t>10</w:t>
            </w:r>
            <w:r>
              <w:rPr>
                <w:vertAlign w:val="superscript"/>
              </w:rPr>
              <w:t>6</w:t>
            </w:r>
          </w:p>
        </w:tc>
        <w:tc>
          <w:tcPr>
            <w:tcW w:w="1027" w:type="dxa"/>
          </w:tcPr>
          <w:p w:rsidR="00AF3B5C" w:rsidRPr="00370741" w:rsidRDefault="00AF3B5C" w:rsidP="00C314F3">
            <w:r>
              <w:t>1</w:t>
            </w:r>
            <w:r>
              <w:sym w:font="Symbol" w:char="F0B4"/>
            </w:r>
            <w:r>
              <w:t>10</w:t>
            </w:r>
            <w:r w:rsidRPr="00C830CC">
              <w:rPr>
                <w:vertAlign w:val="superscript"/>
              </w:rPr>
              <w:t>7</w:t>
            </w:r>
          </w:p>
        </w:tc>
      </w:tr>
      <w:tr w:rsidR="00AF3B5C" w:rsidRPr="00B23F86" w:rsidTr="00C314F3">
        <w:tc>
          <w:tcPr>
            <w:tcW w:w="1026" w:type="dxa"/>
          </w:tcPr>
          <w:p w:rsidR="00AF3B5C" w:rsidRDefault="00AF3B5C" w:rsidP="00C314F3">
            <w:r>
              <w:t>1:9</w:t>
            </w:r>
          </w:p>
        </w:tc>
        <w:tc>
          <w:tcPr>
            <w:tcW w:w="1027" w:type="dxa"/>
          </w:tcPr>
          <w:p w:rsidR="00AF3B5C" w:rsidRPr="00C830CC" w:rsidRDefault="00AF3B5C" w:rsidP="00C314F3">
            <w:r w:rsidRPr="00A80F53">
              <w:rPr>
                <w:position w:val="-12"/>
              </w:rPr>
              <w:object w:dxaOrig="520" w:dyaOrig="380">
                <v:shape id="_x0000_i1088" type="#_x0000_t75" style="width:26.25pt;height:19.5pt" o:ole="">
                  <v:imagedata r:id="rId88" o:title=""/>
                </v:shape>
                <o:OLEObject Type="Embed" ProgID="Equation.3" ShapeID="_x0000_i1088" DrawAspect="Content" ObjectID="_1523085738" r:id="rId110"/>
              </w:object>
            </w:r>
          </w:p>
        </w:tc>
        <w:tc>
          <w:tcPr>
            <w:tcW w:w="1027" w:type="dxa"/>
          </w:tcPr>
          <w:p w:rsidR="00AF3B5C" w:rsidRPr="00B23F86" w:rsidRDefault="00AF3B5C" w:rsidP="00C314F3">
            <w:r>
              <w:t>0.018</w:t>
            </w:r>
          </w:p>
        </w:tc>
        <w:tc>
          <w:tcPr>
            <w:tcW w:w="1027" w:type="dxa"/>
          </w:tcPr>
          <w:p w:rsidR="00AF3B5C" w:rsidRPr="00B23F86" w:rsidRDefault="00AF3B5C" w:rsidP="00C314F3">
            <w:r>
              <w:t>0.079</w:t>
            </w:r>
          </w:p>
        </w:tc>
        <w:tc>
          <w:tcPr>
            <w:tcW w:w="1027" w:type="dxa"/>
          </w:tcPr>
          <w:p w:rsidR="00AF3B5C" w:rsidRPr="00B23F86" w:rsidRDefault="00AF3B5C" w:rsidP="00C314F3">
            <w:r>
              <w:t>0.135</w:t>
            </w:r>
          </w:p>
        </w:tc>
        <w:tc>
          <w:tcPr>
            <w:tcW w:w="1027" w:type="dxa"/>
          </w:tcPr>
          <w:p w:rsidR="00AF3B5C" w:rsidRPr="00B23F86" w:rsidRDefault="00AF3B5C" w:rsidP="00C314F3">
            <w:r>
              <w:t>0.310</w:t>
            </w:r>
          </w:p>
        </w:tc>
        <w:tc>
          <w:tcPr>
            <w:tcW w:w="1027" w:type="dxa"/>
          </w:tcPr>
          <w:p w:rsidR="00AF3B5C" w:rsidRPr="00B23F86" w:rsidRDefault="00AF3B5C" w:rsidP="00C314F3">
            <w:r>
              <w:t>0.370</w:t>
            </w:r>
          </w:p>
        </w:tc>
        <w:tc>
          <w:tcPr>
            <w:tcW w:w="1027" w:type="dxa"/>
          </w:tcPr>
          <w:p w:rsidR="00AF3B5C" w:rsidRPr="00B23F86" w:rsidRDefault="00AF3B5C" w:rsidP="00C314F3">
            <w:r>
              <w:t>0.438</w:t>
            </w:r>
          </w:p>
        </w:tc>
        <w:tc>
          <w:tcPr>
            <w:tcW w:w="1027" w:type="dxa"/>
          </w:tcPr>
          <w:p w:rsidR="00AF3B5C" w:rsidRPr="00B23F86" w:rsidRDefault="00AF3B5C" w:rsidP="00C314F3">
            <w:r>
              <w:t>0.448</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40" w:dyaOrig="400">
                <v:shape id="_x0000_i1089" type="#_x0000_t75" style="width:27pt;height:20.25pt" o:ole="">
                  <v:imagedata r:id="rId70" o:title=""/>
                </v:shape>
                <o:OLEObject Type="Embed" ProgID="Equation.3" ShapeID="_x0000_i1089" DrawAspect="Content" ObjectID="_1523085739" r:id="rId111"/>
              </w:object>
            </w:r>
          </w:p>
        </w:tc>
        <w:tc>
          <w:tcPr>
            <w:tcW w:w="1027" w:type="dxa"/>
          </w:tcPr>
          <w:p w:rsidR="00AF3B5C" w:rsidRPr="00B23F86" w:rsidRDefault="00AF3B5C" w:rsidP="00C314F3">
            <w:r>
              <w:t>0.023</w:t>
            </w:r>
          </w:p>
        </w:tc>
        <w:tc>
          <w:tcPr>
            <w:tcW w:w="1027" w:type="dxa"/>
          </w:tcPr>
          <w:p w:rsidR="00AF3B5C" w:rsidRPr="00B23F86" w:rsidRDefault="00AF3B5C" w:rsidP="00C314F3">
            <w:r>
              <w:t>0.096</w:t>
            </w:r>
          </w:p>
        </w:tc>
        <w:tc>
          <w:tcPr>
            <w:tcW w:w="1027" w:type="dxa"/>
          </w:tcPr>
          <w:p w:rsidR="00AF3B5C" w:rsidRPr="00B23F86" w:rsidRDefault="00AF3B5C" w:rsidP="00C314F3">
            <w:r>
              <w:t>0.160</w:t>
            </w:r>
          </w:p>
        </w:tc>
        <w:tc>
          <w:tcPr>
            <w:tcW w:w="1027" w:type="dxa"/>
          </w:tcPr>
          <w:p w:rsidR="00AF3B5C" w:rsidRPr="00B23F86" w:rsidRDefault="00AF3B5C" w:rsidP="00C314F3">
            <w:r>
              <w:t>0.346</w:t>
            </w:r>
          </w:p>
        </w:tc>
        <w:tc>
          <w:tcPr>
            <w:tcW w:w="1027" w:type="dxa"/>
          </w:tcPr>
          <w:p w:rsidR="00AF3B5C" w:rsidRPr="00B23F86" w:rsidRDefault="00AF3B5C" w:rsidP="00C314F3">
            <w:r>
              <w:t>0.405</w:t>
            </w:r>
          </w:p>
        </w:tc>
        <w:tc>
          <w:tcPr>
            <w:tcW w:w="1027" w:type="dxa"/>
          </w:tcPr>
          <w:p w:rsidR="00AF3B5C" w:rsidRPr="00B23F86" w:rsidRDefault="00AF3B5C" w:rsidP="00C314F3">
            <w:r>
              <w:t>0.469</w:t>
            </w:r>
          </w:p>
        </w:tc>
        <w:tc>
          <w:tcPr>
            <w:tcW w:w="1027" w:type="dxa"/>
          </w:tcPr>
          <w:p w:rsidR="00AF3B5C" w:rsidRPr="00B23F86" w:rsidRDefault="00AF3B5C" w:rsidP="00C314F3">
            <w:r>
              <w:t>0.479</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20" w:dyaOrig="400">
                <v:shape id="_x0000_i1090" type="#_x0000_t75" style="width:26.25pt;height:20.25pt" o:ole="">
                  <v:imagedata r:id="rId68" o:title=""/>
                </v:shape>
                <o:OLEObject Type="Embed" ProgID="Equation.3" ShapeID="_x0000_i1090" DrawAspect="Content" ObjectID="_1523085740" r:id="rId112"/>
              </w:object>
            </w:r>
          </w:p>
        </w:tc>
        <w:tc>
          <w:tcPr>
            <w:tcW w:w="1027" w:type="dxa"/>
          </w:tcPr>
          <w:p w:rsidR="00AF3B5C" w:rsidRPr="00B23F86" w:rsidRDefault="00AF3B5C" w:rsidP="00C314F3">
            <w:r>
              <w:t>0.022</w:t>
            </w:r>
          </w:p>
        </w:tc>
        <w:tc>
          <w:tcPr>
            <w:tcW w:w="1027" w:type="dxa"/>
          </w:tcPr>
          <w:p w:rsidR="00AF3B5C" w:rsidRPr="00B23F86" w:rsidRDefault="00AF3B5C" w:rsidP="00C314F3">
            <w:r>
              <w:t>0.093</w:t>
            </w:r>
          </w:p>
        </w:tc>
        <w:tc>
          <w:tcPr>
            <w:tcW w:w="1027" w:type="dxa"/>
          </w:tcPr>
          <w:p w:rsidR="00AF3B5C" w:rsidRPr="00B23F86" w:rsidRDefault="00AF3B5C" w:rsidP="00C314F3">
            <w:r>
              <w:t>0.156</w:t>
            </w:r>
          </w:p>
        </w:tc>
        <w:tc>
          <w:tcPr>
            <w:tcW w:w="1027" w:type="dxa"/>
          </w:tcPr>
          <w:p w:rsidR="00AF3B5C" w:rsidRPr="00B23F86" w:rsidRDefault="00AF3B5C" w:rsidP="00C314F3">
            <w:r>
              <w:t>0.347</w:t>
            </w:r>
          </w:p>
        </w:tc>
        <w:tc>
          <w:tcPr>
            <w:tcW w:w="1027" w:type="dxa"/>
          </w:tcPr>
          <w:p w:rsidR="00AF3B5C" w:rsidRPr="00B23F86" w:rsidRDefault="00AF3B5C" w:rsidP="00C314F3">
            <w:r>
              <w:t>0.410</w:t>
            </w:r>
          </w:p>
        </w:tc>
        <w:tc>
          <w:tcPr>
            <w:tcW w:w="1027" w:type="dxa"/>
          </w:tcPr>
          <w:p w:rsidR="00AF3B5C" w:rsidRPr="00B23F86" w:rsidRDefault="00AF3B5C" w:rsidP="00C314F3">
            <w:r>
              <w:t>0.479</w:t>
            </w:r>
          </w:p>
        </w:tc>
        <w:tc>
          <w:tcPr>
            <w:tcW w:w="1027" w:type="dxa"/>
          </w:tcPr>
          <w:p w:rsidR="00AF3B5C" w:rsidRPr="00B23F86" w:rsidRDefault="00AF3B5C" w:rsidP="00C314F3">
            <w:r>
              <w:t>0.489</w:t>
            </w:r>
          </w:p>
        </w:tc>
      </w:tr>
      <w:tr w:rsidR="00AF3B5C" w:rsidRPr="00B23F86" w:rsidTr="00C314F3">
        <w:tc>
          <w:tcPr>
            <w:tcW w:w="1026" w:type="dxa"/>
          </w:tcPr>
          <w:p w:rsidR="00AF3B5C" w:rsidRDefault="00AF3B5C" w:rsidP="00C314F3">
            <w:r>
              <w:t>1:1</w:t>
            </w:r>
          </w:p>
        </w:tc>
        <w:tc>
          <w:tcPr>
            <w:tcW w:w="1027" w:type="dxa"/>
          </w:tcPr>
          <w:p w:rsidR="00AF3B5C" w:rsidRPr="00C830CC" w:rsidRDefault="00AF3B5C" w:rsidP="00C314F3">
            <w:r w:rsidRPr="00A80F53">
              <w:rPr>
                <w:position w:val="-12"/>
              </w:rPr>
              <w:object w:dxaOrig="520" w:dyaOrig="380">
                <v:shape id="_x0000_i1091" type="#_x0000_t75" style="width:26.25pt;height:19.5pt" o:ole="">
                  <v:imagedata r:id="rId88" o:title=""/>
                </v:shape>
                <o:OLEObject Type="Embed" ProgID="Equation.3" ShapeID="_x0000_i1091" DrawAspect="Content" ObjectID="_1523085741" r:id="rId113"/>
              </w:object>
            </w:r>
          </w:p>
        </w:tc>
        <w:tc>
          <w:tcPr>
            <w:tcW w:w="1027" w:type="dxa"/>
          </w:tcPr>
          <w:p w:rsidR="00AF3B5C" w:rsidRPr="00B23F86" w:rsidRDefault="00AF3B5C" w:rsidP="00C314F3">
            <w:r>
              <w:t>0.008</w:t>
            </w:r>
          </w:p>
        </w:tc>
        <w:tc>
          <w:tcPr>
            <w:tcW w:w="1027" w:type="dxa"/>
          </w:tcPr>
          <w:p w:rsidR="00AF3B5C" w:rsidRPr="00B23F86" w:rsidRDefault="00AF3B5C" w:rsidP="00C314F3">
            <w:r>
              <w:t>0.037</w:t>
            </w:r>
          </w:p>
        </w:tc>
        <w:tc>
          <w:tcPr>
            <w:tcW w:w="1027" w:type="dxa"/>
          </w:tcPr>
          <w:p w:rsidR="00AF3B5C" w:rsidRPr="00B23F86" w:rsidRDefault="00AF3B5C" w:rsidP="00C314F3">
            <w:r>
              <w:t>0.066</w:t>
            </w:r>
          </w:p>
        </w:tc>
        <w:tc>
          <w:tcPr>
            <w:tcW w:w="1027" w:type="dxa"/>
          </w:tcPr>
          <w:p w:rsidR="00AF3B5C" w:rsidRPr="00B23F86" w:rsidRDefault="00AF3B5C" w:rsidP="00C314F3">
            <w:r>
              <w:t>0.188</w:t>
            </w:r>
          </w:p>
        </w:tc>
        <w:tc>
          <w:tcPr>
            <w:tcW w:w="1027" w:type="dxa"/>
          </w:tcPr>
          <w:p w:rsidR="00AF3B5C" w:rsidRPr="00B23F86" w:rsidRDefault="00AF3B5C" w:rsidP="00C314F3">
            <w:r>
              <w:t>0.245</w:t>
            </w:r>
          </w:p>
        </w:tc>
        <w:tc>
          <w:tcPr>
            <w:tcW w:w="1027" w:type="dxa"/>
          </w:tcPr>
          <w:p w:rsidR="00AF3B5C" w:rsidRPr="00B23F86" w:rsidRDefault="00AF3B5C" w:rsidP="00C314F3">
            <w:r>
              <w:t>0.322</w:t>
            </w:r>
          </w:p>
        </w:tc>
        <w:tc>
          <w:tcPr>
            <w:tcW w:w="1027" w:type="dxa"/>
          </w:tcPr>
          <w:p w:rsidR="00AF3B5C" w:rsidRPr="00B23F86" w:rsidRDefault="00AF3B5C" w:rsidP="00C314F3">
            <w:r>
              <w:t>0.336</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40" w:dyaOrig="400">
                <v:shape id="_x0000_i1092" type="#_x0000_t75" style="width:27pt;height:20.25pt" o:ole="">
                  <v:imagedata r:id="rId94" o:title=""/>
                </v:shape>
                <o:OLEObject Type="Embed" ProgID="Equation.3" ShapeID="_x0000_i1092" DrawAspect="Content" ObjectID="_1523085742" r:id="rId114"/>
              </w:object>
            </w:r>
          </w:p>
        </w:tc>
        <w:tc>
          <w:tcPr>
            <w:tcW w:w="1027" w:type="dxa"/>
          </w:tcPr>
          <w:p w:rsidR="00AF3B5C" w:rsidRPr="00B23F86" w:rsidRDefault="00AF3B5C" w:rsidP="00C314F3">
            <w:r>
              <w:t>0.020</w:t>
            </w:r>
          </w:p>
        </w:tc>
        <w:tc>
          <w:tcPr>
            <w:tcW w:w="1027" w:type="dxa"/>
          </w:tcPr>
          <w:p w:rsidR="00AF3B5C" w:rsidRPr="00B23F86" w:rsidRDefault="00AF3B5C" w:rsidP="00C314F3">
            <w:r>
              <w:t>0.086</w:t>
            </w:r>
          </w:p>
        </w:tc>
        <w:tc>
          <w:tcPr>
            <w:tcW w:w="1027" w:type="dxa"/>
          </w:tcPr>
          <w:p w:rsidR="00AF3B5C" w:rsidRPr="00B23F86" w:rsidRDefault="00AF3B5C" w:rsidP="00C314F3">
            <w:r>
              <w:t>0.144</w:t>
            </w:r>
          </w:p>
        </w:tc>
        <w:tc>
          <w:tcPr>
            <w:tcW w:w="1027" w:type="dxa"/>
          </w:tcPr>
          <w:p w:rsidR="00AF3B5C" w:rsidRPr="00B23F86" w:rsidRDefault="00AF3B5C" w:rsidP="00C314F3">
            <w:r>
              <w:t>0.320</w:t>
            </w:r>
          </w:p>
        </w:tc>
        <w:tc>
          <w:tcPr>
            <w:tcW w:w="1027" w:type="dxa"/>
          </w:tcPr>
          <w:p w:rsidR="00AF3B5C" w:rsidRPr="00B23F86" w:rsidRDefault="00AF3B5C" w:rsidP="00C314F3">
            <w:r>
              <w:t>0.378</w:t>
            </w:r>
          </w:p>
        </w:tc>
        <w:tc>
          <w:tcPr>
            <w:tcW w:w="1027" w:type="dxa"/>
          </w:tcPr>
          <w:p w:rsidR="00AF3B5C" w:rsidRPr="00B23F86" w:rsidRDefault="00AF3B5C" w:rsidP="00C314F3">
            <w:r>
              <w:t>0.440</w:t>
            </w:r>
          </w:p>
        </w:tc>
        <w:tc>
          <w:tcPr>
            <w:tcW w:w="1027" w:type="dxa"/>
          </w:tcPr>
          <w:p w:rsidR="00AF3B5C" w:rsidRPr="00B23F86" w:rsidRDefault="00AF3B5C" w:rsidP="00C314F3">
            <w:r>
              <w:t>0.450</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20" w:dyaOrig="400">
                <v:shape id="_x0000_i1093" type="#_x0000_t75" style="width:26.25pt;height:20.25pt" o:ole="">
                  <v:imagedata r:id="rId96" o:title=""/>
                </v:shape>
                <o:OLEObject Type="Embed" ProgID="Equation.3" ShapeID="_x0000_i1093" DrawAspect="Content" ObjectID="_1523085743" r:id="rId115"/>
              </w:object>
            </w:r>
          </w:p>
        </w:tc>
        <w:tc>
          <w:tcPr>
            <w:tcW w:w="1027" w:type="dxa"/>
          </w:tcPr>
          <w:p w:rsidR="00AF3B5C" w:rsidRPr="00B23F86" w:rsidRDefault="00AF3B5C" w:rsidP="00C314F3">
            <w:r>
              <w:t>0.016</w:t>
            </w:r>
          </w:p>
        </w:tc>
        <w:tc>
          <w:tcPr>
            <w:tcW w:w="1027" w:type="dxa"/>
          </w:tcPr>
          <w:p w:rsidR="00AF3B5C" w:rsidRPr="00B23F86" w:rsidRDefault="00AF3B5C" w:rsidP="00C314F3">
            <w:r>
              <w:t>0.071</w:t>
            </w:r>
          </w:p>
        </w:tc>
        <w:tc>
          <w:tcPr>
            <w:tcW w:w="1027" w:type="dxa"/>
          </w:tcPr>
          <w:p w:rsidR="00AF3B5C" w:rsidRPr="00B23F86" w:rsidRDefault="00AF3B5C" w:rsidP="00C314F3">
            <w:r>
              <w:t>0.125</w:t>
            </w:r>
          </w:p>
        </w:tc>
        <w:tc>
          <w:tcPr>
            <w:tcW w:w="1027" w:type="dxa"/>
          </w:tcPr>
          <w:p w:rsidR="00AF3B5C" w:rsidRPr="00B23F86" w:rsidRDefault="00AF3B5C" w:rsidP="00C314F3">
            <w:r>
              <w:t>0.313</w:t>
            </w:r>
          </w:p>
        </w:tc>
        <w:tc>
          <w:tcPr>
            <w:tcW w:w="1027" w:type="dxa"/>
          </w:tcPr>
          <w:p w:rsidR="00AF3B5C" w:rsidRPr="00B23F86" w:rsidRDefault="00AF3B5C" w:rsidP="00C314F3">
            <w:r>
              <w:t>0.385</w:t>
            </w:r>
          </w:p>
        </w:tc>
        <w:tc>
          <w:tcPr>
            <w:tcW w:w="1027" w:type="dxa"/>
          </w:tcPr>
          <w:p w:rsidR="00AF3B5C" w:rsidRPr="00B23F86" w:rsidRDefault="00AF3B5C" w:rsidP="00C314F3">
            <w:r>
              <w:t>0.472</w:t>
            </w:r>
          </w:p>
        </w:tc>
        <w:tc>
          <w:tcPr>
            <w:tcW w:w="1027" w:type="dxa"/>
          </w:tcPr>
          <w:p w:rsidR="00AF3B5C" w:rsidRPr="00B23F86" w:rsidRDefault="00AF3B5C" w:rsidP="00C314F3">
            <w:r>
              <w:t>0.485</w:t>
            </w:r>
          </w:p>
        </w:tc>
      </w:tr>
      <w:tr w:rsidR="00AF3B5C" w:rsidRPr="00B23F86" w:rsidTr="00C314F3">
        <w:tc>
          <w:tcPr>
            <w:tcW w:w="1026" w:type="dxa"/>
          </w:tcPr>
          <w:p w:rsidR="00AF3B5C" w:rsidRDefault="00AF3B5C" w:rsidP="00C314F3">
            <w:r>
              <w:t>9:1</w:t>
            </w:r>
          </w:p>
        </w:tc>
        <w:tc>
          <w:tcPr>
            <w:tcW w:w="1027" w:type="dxa"/>
          </w:tcPr>
          <w:p w:rsidR="00AF3B5C" w:rsidRPr="00C830CC" w:rsidRDefault="00AF3B5C" w:rsidP="00C314F3">
            <w:r w:rsidRPr="00A80F53">
              <w:rPr>
                <w:position w:val="-12"/>
              </w:rPr>
              <w:object w:dxaOrig="520" w:dyaOrig="380">
                <v:shape id="_x0000_i1094" type="#_x0000_t75" style="width:26.25pt;height:19.5pt" o:ole="">
                  <v:imagedata r:id="rId88" o:title=""/>
                </v:shape>
                <o:OLEObject Type="Embed" ProgID="Equation.3" ShapeID="_x0000_i1094" DrawAspect="Content" ObjectID="_1523085744" r:id="rId116"/>
              </w:object>
            </w:r>
          </w:p>
        </w:tc>
        <w:tc>
          <w:tcPr>
            <w:tcW w:w="1027" w:type="dxa"/>
          </w:tcPr>
          <w:p w:rsidR="00AF3B5C" w:rsidRPr="00B23F86" w:rsidRDefault="00AF3B5C" w:rsidP="00C314F3">
            <w:r>
              <w:t>0.004</w:t>
            </w:r>
          </w:p>
        </w:tc>
        <w:tc>
          <w:tcPr>
            <w:tcW w:w="1027" w:type="dxa"/>
          </w:tcPr>
          <w:p w:rsidR="00AF3B5C" w:rsidRPr="00B23F86" w:rsidRDefault="00AF3B5C" w:rsidP="00C314F3">
            <w:r>
              <w:t>0.020</w:t>
            </w:r>
          </w:p>
        </w:tc>
        <w:tc>
          <w:tcPr>
            <w:tcW w:w="1027" w:type="dxa"/>
          </w:tcPr>
          <w:p w:rsidR="00AF3B5C" w:rsidRPr="00B23F86" w:rsidRDefault="00AF3B5C" w:rsidP="00C314F3">
            <w:r>
              <w:t>0.038</w:t>
            </w:r>
          </w:p>
        </w:tc>
        <w:tc>
          <w:tcPr>
            <w:tcW w:w="1027" w:type="dxa"/>
          </w:tcPr>
          <w:p w:rsidR="00AF3B5C" w:rsidRPr="00B23F86" w:rsidRDefault="00AF3B5C" w:rsidP="00C314F3">
            <w:r>
              <w:t>0.123</w:t>
            </w:r>
          </w:p>
        </w:tc>
        <w:tc>
          <w:tcPr>
            <w:tcW w:w="1027" w:type="dxa"/>
          </w:tcPr>
          <w:p w:rsidR="00AF3B5C" w:rsidRPr="00B23F86" w:rsidRDefault="00AF3B5C" w:rsidP="00C314F3">
            <w:r>
              <w:t>0.173</w:t>
            </w:r>
          </w:p>
        </w:tc>
        <w:tc>
          <w:tcPr>
            <w:tcW w:w="1027" w:type="dxa"/>
          </w:tcPr>
          <w:p w:rsidR="00AF3B5C" w:rsidRPr="00B23F86" w:rsidRDefault="00AF3B5C" w:rsidP="00C314F3">
            <w:r>
              <w:t>0.253</w:t>
            </w:r>
          </w:p>
        </w:tc>
        <w:tc>
          <w:tcPr>
            <w:tcW w:w="1027" w:type="dxa"/>
          </w:tcPr>
          <w:p w:rsidR="00AF3B5C" w:rsidRPr="00B23F86" w:rsidRDefault="00AF3B5C" w:rsidP="00C314F3">
            <w:r>
              <w:t>0.269</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40" w:dyaOrig="400">
                <v:shape id="_x0000_i1095" type="#_x0000_t75" style="width:27pt;height:20.25pt" o:ole="">
                  <v:imagedata r:id="rId94" o:title=""/>
                </v:shape>
                <o:OLEObject Type="Embed" ProgID="Equation.3" ShapeID="_x0000_i1095" DrawAspect="Content" ObjectID="_1523085745" r:id="rId117"/>
              </w:object>
            </w:r>
          </w:p>
        </w:tc>
        <w:tc>
          <w:tcPr>
            <w:tcW w:w="1027" w:type="dxa"/>
          </w:tcPr>
          <w:p w:rsidR="00AF3B5C" w:rsidRPr="00B23F86" w:rsidRDefault="00AF3B5C" w:rsidP="00C314F3">
            <w:r>
              <w:t>0.019</w:t>
            </w:r>
          </w:p>
        </w:tc>
        <w:tc>
          <w:tcPr>
            <w:tcW w:w="1027" w:type="dxa"/>
          </w:tcPr>
          <w:p w:rsidR="00AF3B5C" w:rsidRPr="00B23F86" w:rsidRDefault="00AF3B5C" w:rsidP="00C314F3">
            <w:r>
              <w:t>0.081</w:t>
            </w:r>
          </w:p>
        </w:tc>
        <w:tc>
          <w:tcPr>
            <w:tcW w:w="1027" w:type="dxa"/>
          </w:tcPr>
          <w:p w:rsidR="00AF3B5C" w:rsidRPr="00B23F86" w:rsidRDefault="00AF3B5C" w:rsidP="00C314F3">
            <w:r>
              <w:t>0.137</w:t>
            </w:r>
          </w:p>
        </w:tc>
        <w:tc>
          <w:tcPr>
            <w:tcW w:w="1027" w:type="dxa"/>
          </w:tcPr>
          <w:p w:rsidR="00AF3B5C" w:rsidRPr="00B23F86" w:rsidRDefault="00AF3B5C" w:rsidP="00C314F3">
            <w:r>
              <w:t>0.307</w:t>
            </w:r>
          </w:p>
        </w:tc>
        <w:tc>
          <w:tcPr>
            <w:tcW w:w="1027" w:type="dxa"/>
          </w:tcPr>
          <w:p w:rsidR="00AF3B5C" w:rsidRPr="00B23F86" w:rsidRDefault="00AF3B5C" w:rsidP="00C314F3">
            <w:r>
              <w:t>0.363</w:t>
            </w:r>
          </w:p>
        </w:tc>
        <w:tc>
          <w:tcPr>
            <w:tcW w:w="1027" w:type="dxa"/>
          </w:tcPr>
          <w:p w:rsidR="00AF3B5C" w:rsidRPr="00B23F86" w:rsidRDefault="00AF3B5C" w:rsidP="00C314F3">
            <w:r>
              <w:t>0.426</w:t>
            </w:r>
          </w:p>
        </w:tc>
        <w:tc>
          <w:tcPr>
            <w:tcW w:w="1027" w:type="dxa"/>
          </w:tcPr>
          <w:p w:rsidR="00AF3B5C" w:rsidRPr="00B23F86" w:rsidRDefault="00AF3B5C" w:rsidP="00C314F3">
            <w:r>
              <w:t>0.435</w:t>
            </w:r>
          </w:p>
        </w:tc>
      </w:tr>
      <w:tr w:rsidR="00AF3B5C" w:rsidRPr="00B23F86" w:rsidTr="00C314F3">
        <w:tc>
          <w:tcPr>
            <w:tcW w:w="1026" w:type="dxa"/>
          </w:tcPr>
          <w:p w:rsidR="00AF3B5C" w:rsidRDefault="00AF3B5C" w:rsidP="00C314F3"/>
        </w:tc>
        <w:tc>
          <w:tcPr>
            <w:tcW w:w="1027" w:type="dxa"/>
          </w:tcPr>
          <w:p w:rsidR="00AF3B5C" w:rsidRPr="00370741" w:rsidRDefault="00AF3B5C" w:rsidP="00C314F3">
            <w:r w:rsidRPr="00C830CC">
              <w:rPr>
                <w:position w:val="-14"/>
              </w:rPr>
              <w:object w:dxaOrig="520" w:dyaOrig="400">
                <v:shape id="_x0000_i1096" type="#_x0000_t75" style="width:26.25pt;height:20.25pt" o:ole="">
                  <v:imagedata r:id="rId96" o:title=""/>
                </v:shape>
                <o:OLEObject Type="Embed" ProgID="Equation.3" ShapeID="_x0000_i1096" DrawAspect="Content" ObjectID="_1523085746" r:id="rId118"/>
              </w:object>
            </w:r>
          </w:p>
        </w:tc>
        <w:tc>
          <w:tcPr>
            <w:tcW w:w="1027" w:type="dxa"/>
          </w:tcPr>
          <w:p w:rsidR="00AF3B5C" w:rsidRPr="00B23F86" w:rsidRDefault="00AF3B5C" w:rsidP="00C314F3">
            <w:r>
              <w:t>0.013</w:t>
            </w:r>
          </w:p>
        </w:tc>
        <w:tc>
          <w:tcPr>
            <w:tcW w:w="1027" w:type="dxa"/>
          </w:tcPr>
          <w:p w:rsidR="00AF3B5C" w:rsidRPr="00B23F86" w:rsidRDefault="00AF3B5C" w:rsidP="00C314F3">
            <w:r>
              <w:t>0.058</w:t>
            </w:r>
          </w:p>
        </w:tc>
        <w:tc>
          <w:tcPr>
            <w:tcW w:w="1027" w:type="dxa"/>
          </w:tcPr>
          <w:p w:rsidR="00AF3B5C" w:rsidRPr="00B23F86" w:rsidRDefault="00AF3B5C" w:rsidP="00C314F3">
            <w:r>
              <w:t>0.104</w:t>
            </w:r>
          </w:p>
        </w:tc>
        <w:tc>
          <w:tcPr>
            <w:tcW w:w="1027" w:type="dxa"/>
          </w:tcPr>
          <w:p w:rsidR="00AF3B5C" w:rsidRPr="00B23F86" w:rsidRDefault="00AF3B5C" w:rsidP="00C314F3">
            <w:r>
              <w:t>0.284</w:t>
            </w:r>
          </w:p>
        </w:tc>
        <w:tc>
          <w:tcPr>
            <w:tcW w:w="1027" w:type="dxa"/>
          </w:tcPr>
          <w:p w:rsidR="00AF3B5C" w:rsidRPr="00B23F86" w:rsidRDefault="00AF3B5C" w:rsidP="00C314F3">
            <w:r>
              <w:t>0.362</w:t>
            </w:r>
          </w:p>
        </w:tc>
        <w:tc>
          <w:tcPr>
            <w:tcW w:w="1027" w:type="dxa"/>
          </w:tcPr>
          <w:p w:rsidR="00AF3B5C" w:rsidRPr="00B23F86" w:rsidRDefault="00AF3B5C" w:rsidP="00C314F3">
            <w:r>
              <w:t>0.465</w:t>
            </w:r>
          </w:p>
        </w:tc>
        <w:tc>
          <w:tcPr>
            <w:tcW w:w="1027" w:type="dxa"/>
          </w:tcPr>
          <w:p w:rsidR="00AF3B5C" w:rsidRPr="00B23F86" w:rsidRDefault="00AF3B5C" w:rsidP="00C314F3">
            <w:r>
              <w:t>0.482</w:t>
            </w:r>
          </w:p>
        </w:tc>
      </w:tr>
    </w:tbl>
    <w:p w:rsidR="00AF3B5C" w:rsidRDefault="00AF3B5C" w:rsidP="00AF3B5C">
      <w:proofErr w:type="gramStart"/>
      <w:r>
        <w:t xml:space="preserve">Table </w:t>
      </w:r>
      <w:r w:rsidR="00AE02B9">
        <w:t>3</w:t>
      </w:r>
      <w:r>
        <w:t>.</w:t>
      </w:r>
      <w:proofErr w:type="gramEnd"/>
      <w:r>
        <w:t xml:space="preserve">  </w:t>
      </w:r>
      <w:r w:rsidRPr="00BA284C">
        <w:rPr>
          <w:i/>
        </w:rPr>
        <w:t>R</w:t>
      </w:r>
      <w:r w:rsidRPr="00BA284C">
        <w:rPr>
          <w:vertAlign w:val="superscript"/>
        </w:rPr>
        <w:t>2</w:t>
      </w:r>
      <w:r>
        <w:t xml:space="preserve"> for prediction of trait </w:t>
      </w:r>
      <w:r w:rsidRPr="00BA284C">
        <w:rPr>
          <w:i/>
        </w:rPr>
        <w:t>Y</w:t>
      </w:r>
      <w:r>
        <w:t xml:space="preserve"> using gene scores estimated from sample of size </w:t>
      </w:r>
      <w:r w:rsidRPr="00BA284C">
        <w:rPr>
          <w:i/>
        </w:rPr>
        <w:t>n</w:t>
      </w:r>
      <w:r>
        <w:t xml:space="preserve">.  </w:t>
      </w:r>
      <w:r w:rsidR="00AE02B9">
        <w:t xml:space="preserve">All regions contain markers affecting </w:t>
      </w:r>
      <w:r w:rsidR="00AE02B9" w:rsidRPr="00F7418B">
        <w:rPr>
          <w:i/>
        </w:rPr>
        <w:t>Y</w:t>
      </w:r>
      <w:r w:rsidR="00AE02B9">
        <w:t xml:space="preserve">, </w:t>
      </w:r>
      <w:r w:rsidR="00AE02B9" w:rsidRPr="0071171B">
        <w:rPr>
          <w:i/>
        </w:rPr>
        <w:sym w:font="Symbol" w:char="F070"/>
      </w:r>
      <w:r w:rsidR="00AE02B9">
        <w:rPr>
          <w:vertAlign w:val="subscript"/>
        </w:rPr>
        <w:t>0</w:t>
      </w:r>
      <w:r w:rsidR="00AE02B9">
        <w:t xml:space="preserve">=0.  </w:t>
      </w:r>
      <w:r>
        <w:t>Other details as in table 1.</w:t>
      </w:r>
    </w:p>
    <w:p w:rsidR="000B7923" w:rsidRDefault="000B7923">
      <w:r>
        <w:br w:type="page"/>
      </w:r>
    </w:p>
    <w:p w:rsidR="000B7923" w:rsidRDefault="000B7923" w:rsidP="00AF3B5C">
      <w:r>
        <w:lastRenderedPageBreak/>
        <w:t>(a)</w:t>
      </w:r>
      <w:r>
        <w:rPr>
          <w:noProof/>
          <w:lang w:eastAsia="en-GB"/>
        </w:rPr>
        <w:drawing>
          <wp:inline distT="0" distB="0" distL="0" distR="0">
            <wp:extent cx="2560320" cy="2556510"/>
            <wp:effectExtent l="19050" t="0" r="0" b="0"/>
            <wp:docPr id="1" name="Picture 0" descr="r0.1p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1.png"/>
                    <pic:cNvPicPr/>
                  </pic:nvPicPr>
                  <pic:blipFill>
                    <a:blip r:embed="rId119" cstate="print"/>
                    <a:stretch>
                      <a:fillRect/>
                    </a:stretch>
                  </pic:blipFill>
                  <pic:spPr>
                    <a:xfrm>
                      <a:off x="0" y="0"/>
                      <a:ext cx="2560320" cy="2556510"/>
                    </a:xfrm>
                    <a:prstGeom prst="rect">
                      <a:avLst/>
                    </a:prstGeom>
                  </pic:spPr>
                </pic:pic>
              </a:graphicData>
            </a:graphic>
          </wp:inline>
        </w:drawing>
      </w:r>
    </w:p>
    <w:p w:rsidR="000B7923" w:rsidRDefault="000B7923" w:rsidP="00AF3B5C">
      <w:r>
        <w:t>(b)</w:t>
      </w:r>
      <w:r>
        <w:rPr>
          <w:noProof/>
          <w:lang w:eastAsia="en-GB"/>
        </w:rPr>
        <w:drawing>
          <wp:inline distT="0" distB="0" distL="0" distR="0">
            <wp:extent cx="2560320" cy="2556510"/>
            <wp:effectExtent l="19050" t="0" r="0" b="0"/>
            <wp:docPr id="2" name="Picture 1" descr="r0.1p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5.png"/>
                    <pic:cNvPicPr/>
                  </pic:nvPicPr>
                  <pic:blipFill>
                    <a:blip r:embed="rId120" cstate="print"/>
                    <a:stretch>
                      <a:fillRect/>
                    </a:stretch>
                  </pic:blipFill>
                  <pic:spPr>
                    <a:xfrm>
                      <a:off x="0" y="0"/>
                      <a:ext cx="2560320" cy="2556510"/>
                    </a:xfrm>
                    <a:prstGeom prst="rect">
                      <a:avLst/>
                    </a:prstGeom>
                  </pic:spPr>
                </pic:pic>
              </a:graphicData>
            </a:graphic>
          </wp:inline>
        </w:drawing>
      </w:r>
    </w:p>
    <w:p w:rsidR="0027495F" w:rsidRDefault="000B7923" w:rsidP="00AF3B5C">
      <w:r>
        <w:t>(c)</w:t>
      </w:r>
      <w:r>
        <w:rPr>
          <w:noProof/>
          <w:lang w:eastAsia="en-GB"/>
        </w:rPr>
        <w:drawing>
          <wp:inline distT="0" distB="0" distL="0" distR="0">
            <wp:extent cx="2560320" cy="2556510"/>
            <wp:effectExtent l="19050" t="0" r="0" b="0"/>
            <wp:docPr id="3" name="Picture 2" descr="r0.1p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9.png"/>
                    <pic:cNvPicPr/>
                  </pic:nvPicPr>
                  <pic:blipFill>
                    <a:blip r:embed="rId121" cstate="print"/>
                    <a:stretch>
                      <a:fillRect/>
                    </a:stretch>
                  </pic:blipFill>
                  <pic:spPr>
                    <a:xfrm>
                      <a:off x="0" y="0"/>
                      <a:ext cx="2560320" cy="2556510"/>
                    </a:xfrm>
                    <a:prstGeom prst="rect">
                      <a:avLst/>
                    </a:prstGeom>
                  </pic:spPr>
                </pic:pic>
              </a:graphicData>
            </a:graphic>
          </wp:inline>
        </w:drawing>
      </w:r>
    </w:p>
    <w:p w:rsidR="000B7923" w:rsidRDefault="000B7923" w:rsidP="00AF3B5C">
      <w:proofErr w:type="gramStart"/>
      <w:r>
        <w:t>Figure 1.</w:t>
      </w:r>
      <w:proofErr w:type="gramEnd"/>
    </w:p>
    <w:p w:rsidR="000B7923" w:rsidRDefault="000B7923">
      <w:r>
        <w:br w:type="page"/>
      </w:r>
    </w:p>
    <w:p w:rsidR="000B7923" w:rsidRDefault="000B7923" w:rsidP="00AF3B5C">
      <w:r>
        <w:lastRenderedPageBreak/>
        <w:t>(a)</w:t>
      </w:r>
      <w:r>
        <w:rPr>
          <w:noProof/>
          <w:lang w:eastAsia="en-GB"/>
        </w:rPr>
        <w:drawing>
          <wp:inline distT="0" distB="0" distL="0" distR="0">
            <wp:extent cx="2560320" cy="2556510"/>
            <wp:effectExtent l="19050" t="0" r="0" b="0"/>
            <wp:docPr id="4" name="Picture 3" descr="r0.95p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95p0.1.png"/>
                    <pic:cNvPicPr/>
                  </pic:nvPicPr>
                  <pic:blipFill>
                    <a:blip r:embed="rId122" cstate="print"/>
                    <a:stretch>
                      <a:fillRect/>
                    </a:stretch>
                  </pic:blipFill>
                  <pic:spPr>
                    <a:xfrm>
                      <a:off x="0" y="0"/>
                      <a:ext cx="2560320" cy="2556510"/>
                    </a:xfrm>
                    <a:prstGeom prst="rect">
                      <a:avLst/>
                    </a:prstGeom>
                  </pic:spPr>
                </pic:pic>
              </a:graphicData>
            </a:graphic>
          </wp:inline>
        </w:drawing>
      </w:r>
    </w:p>
    <w:p w:rsidR="000B7923" w:rsidRDefault="000B7923" w:rsidP="00AF3B5C">
      <w:r>
        <w:t>(b)</w:t>
      </w:r>
      <w:r>
        <w:rPr>
          <w:noProof/>
          <w:lang w:eastAsia="en-GB"/>
        </w:rPr>
        <w:drawing>
          <wp:inline distT="0" distB="0" distL="0" distR="0">
            <wp:extent cx="2560320" cy="2556510"/>
            <wp:effectExtent l="19050" t="0" r="0" b="0"/>
            <wp:docPr id="5" name="Picture 4" descr="r0.95p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95p0.5.png"/>
                    <pic:cNvPicPr/>
                  </pic:nvPicPr>
                  <pic:blipFill>
                    <a:blip r:embed="rId123" cstate="print"/>
                    <a:stretch>
                      <a:fillRect/>
                    </a:stretch>
                  </pic:blipFill>
                  <pic:spPr>
                    <a:xfrm>
                      <a:off x="0" y="0"/>
                      <a:ext cx="2560320" cy="2556510"/>
                    </a:xfrm>
                    <a:prstGeom prst="rect">
                      <a:avLst/>
                    </a:prstGeom>
                  </pic:spPr>
                </pic:pic>
              </a:graphicData>
            </a:graphic>
          </wp:inline>
        </w:drawing>
      </w:r>
    </w:p>
    <w:p w:rsidR="000B7923" w:rsidRDefault="000B7923" w:rsidP="00AF3B5C">
      <w:r>
        <w:t>(c)</w:t>
      </w:r>
      <w:r>
        <w:rPr>
          <w:noProof/>
          <w:lang w:eastAsia="en-GB"/>
        </w:rPr>
        <w:drawing>
          <wp:inline distT="0" distB="0" distL="0" distR="0">
            <wp:extent cx="2560320" cy="2556510"/>
            <wp:effectExtent l="19050" t="0" r="0" b="0"/>
            <wp:docPr id="6" name="Picture 5" descr="r0.95p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95p0.9.png"/>
                    <pic:cNvPicPr/>
                  </pic:nvPicPr>
                  <pic:blipFill>
                    <a:blip r:embed="rId124" cstate="print"/>
                    <a:stretch>
                      <a:fillRect/>
                    </a:stretch>
                  </pic:blipFill>
                  <pic:spPr>
                    <a:xfrm>
                      <a:off x="0" y="0"/>
                      <a:ext cx="2560320" cy="2556510"/>
                    </a:xfrm>
                    <a:prstGeom prst="rect">
                      <a:avLst/>
                    </a:prstGeom>
                  </pic:spPr>
                </pic:pic>
              </a:graphicData>
            </a:graphic>
          </wp:inline>
        </w:drawing>
      </w:r>
    </w:p>
    <w:p w:rsidR="000B7923" w:rsidRDefault="000B7923" w:rsidP="00AF3B5C">
      <w:proofErr w:type="gramStart"/>
      <w:r>
        <w:t>Figure 2.</w:t>
      </w:r>
      <w:proofErr w:type="gramEnd"/>
    </w:p>
    <w:p w:rsidR="000B7923" w:rsidRDefault="000B7923">
      <w:r>
        <w:br w:type="page"/>
      </w:r>
    </w:p>
    <w:p w:rsidR="000B7923" w:rsidRDefault="000B7923" w:rsidP="00AF3B5C">
      <w:r>
        <w:lastRenderedPageBreak/>
        <w:t>(a)</w:t>
      </w:r>
      <w:r>
        <w:rPr>
          <w:noProof/>
          <w:lang w:eastAsia="en-GB"/>
        </w:rPr>
        <w:drawing>
          <wp:inline distT="0" distB="0" distL="0" distR="0">
            <wp:extent cx="2560320" cy="2556510"/>
            <wp:effectExtent l="19050" t="0" r="0" b="0"/>
            <wp:docPr id="7" name="Picture 6" descr="r0.1p0.1pi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1pi0.png"/>
                    <pic:cNvPicPr/>
                  </pic:nvPicPr>
                  <pic:blipFill>
                    <a:blip r:embed="rId125" cstate="print"/>
                    <a:stretch>
                      <a:fillRect/>
                    </a:stretch>
                  </pic:blipFill>
                  <pic:spPr>
                    <a:xfrm>
                      <a:off x="0" y="0"/>
                      <a:ext cx="2560320" cy="2556510"/>
                    </a:xfrm>
                    <a:prstGeom prst="rect">
                      <a:avLst/>
                    </a:prstGeom>
                  </pic:spPr>
                </pic:pic>
              </a:graphicData>
            </a:graphic>
          </wp:inline>
        </w:drawing>
      </w:r>
    </w:p>
    <w:p w:rsidR="000B7923" w:rsidRDefault="000B7923" w:rsidP="00AF3B5C">
      <w:r>
        <w:t>(b)</w:t>
      </w:r>
      <w:r>
        <w:rPr>
          <w:noProof/>
          <w:lang w:eastAsia="en-GB"/>
        </w:rPr>
        <w:drawing>
          <wp:inline distT="0" distB="0" distL="0" distR="0">
            <wp:extent cx="2560320" cy="2556510"/>
            <wp:effectExtent l="19050" t="0" r="0" b="0"/>
            <wp:docPr id="8" name="Picture 7" descr="r0.1p0.5pi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5pi0.png"/>
                    <pic:cNvPicPr/>
                  </pic:nvPicPr>
                  <pic:blipFill>
                    <a:blip r:embed="rId126" cstate="print"/>
                    <a:stretch>
                      <a:fillRect/>
                    </a:stretch>
                  </pic:blipFill>
                  <pic:spPr>
                    <a:xfrm>
                      <a:off x="0" y="0"/>
                      <a:ext cx="2560320" cy="2556510"/>
                    </a:xfrm>
                    <a:prstGeom prst="rect">
                      <a:avLst/>
                    </a:prstGeom>
                  </pic:spPr>
                </pic:pic>
              </a:graphicData>
            </a:graphic>
          </wp:inline>
        </w:drawing>
      </w:r>
    </w:p>
    <w:p w:rsidR="000B7923" w:rsidRDefault="000B7923" w:rsidP="00AF3B5C">
      <w:r>
        <w:t>(c)</w:t>
      </w:r>
      <w:r>
        <w:rPr>
          <w:noProof/>
          <w:lang w:eastAsia="en-GB"/>
        </w:rPr>
        <w:drawing>
          <wp:inline distT="0" distB="0" distL="0" distR="0">
            <wp:extent cx="2560320" cy="2556510"/>
            <wp:effectExtent l="19050" t="0" r="0" b="0"/>
            <wp:docPr id="9" name="Picture 8" descr="r0.1p0.9pi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1p0.9pi0.png"/>
                    <pic:cNvPicPr/>
                  </pic:nvPicPr>
                  <pic:blipFill>
                    <a:blip r:embed="rId127" cstate="print"/>
                    <a:stretch>
                      <a:fillRect/>
                    </a:stretch>
                  </pic:blipFill>
                  <pic:spPr>
                    <a:xfrm>
                      <a:off x="0" y="0"/>
                      <a:ext cx="2560320" cy="2556510"/>
                    </a:xfrm>
                    <a:prstGeom prst="rect">
                      <a:avLst/>
                    </a:prstGeom>
                  </pic:spPr>
                </pic:pic>
              </a:graphicData>
            </a:graphic>
          </wp:inline>
        </w:drawing>
      </w:r>
    </w:p>
    <w:p w:rsidR="000B7923" w:rsidRDefault="000B7923" w:rsidP="00AF3B5C">
      <w:proofErr w:type="gramStart"/>
      <w:r>
        <w:t>Figure 3.</w:t>
      </w:r>
      <w:proofErr w:type="gramEnd"/>
    </w:p>
    <w:p w:rsidR="000B7923" w:rsidRDefault="000B7923" w:rsidP="00AF3B5C"/>
    <w:sectPr w:rsidR="000B7923" w:rsidSect="00965F60">
      <w:footerReference w:type="default" r:id="rId12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1B90" w:rsidRDefault="00E71B90" w:rsidP="008E2EE8">
      <w:pPr>
        <w:spacing w:after="0" w:line="240" w:lineRule="auto"/>
      </w:pPr>
      <w:r>
        <w:separator/>
      </w:r>
    </w:p>
  </w:endnote>
  <w:endnote w:type="continuationSeparator" w:id="0">
    <w:p w:rsidR="00E71B90" w:rsidRDefault="00E71B90" w:rsidP="008E2E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6887127"/>
      <w:docPartObj>
        <w:docPartGallery w:val="Page Numbers (Bottom of Page)"/>
        <w:docPartUnique/>
      </w:docPartObj>
    </w:sdtPr>
    <w:sdtContent>
      <w:p w:rsidR="008E2EE8" w:rsidRDefault="00126093">
        <w:pPr>
          <w:pStyle w:val="Footer"/>
          <w:jc w:val="right"/>
        </w:pPr>
        <w:fldSimple w:instr=" PAGE   \* MERGEFORMAT ">
          <w:r w:rsidR="000B7923">
            <w:rPr>
              <w:noProof/>
            </w:rPr>
            <w:t>24</w:t>
          </w:r>
        </w:fldSimple>
      </w:p>
    </w:sdtContent>
  </w:sdt>
  <w:p w:rsidR="008E2EE8" w:rsidRDefault="008E2EE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1B90" w:rsidRDefault="00E71B90" w:rsidP="008E2EE8">
      <w:pPr>
        <w:spacing w:after="0" w:line="240" w:lineRule="auto"/>
      </w:pPr>
      <w:r>
        <w:separator/>
      </w:r>
    </w:p>
  </w:footnote>
  <w:footnote w:type="continuationSeparator" w:id="0">
    <w:p w:rsidR="00E71B90" w:rsidRDefault="00E71B90" w:rsidP="008E2EE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06C13"/>
    <w:multiLevelType w:val="hybridMultilevel"/>
    <w:tmpl w:val="104201F8"/>
    <w:lvl w:ilvl="0" w:tplc="22A451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AA816F4"/>
    <w:multiLevelType w:val="hybridMultilevel"/>
    <w:tmpl w:val="5F4AF0FA"/>
    <w:lvl w:ilvl="0" w:tplc="B43841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Human Heredi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ws5ptxb5szrbew05g5ff27tsazxz0ds9p9&quot;&gt;My EndNote Library&lt;record-ids&gt;&lt;item&gt;1964&lt;/item&gt;&lt;item&gt;2443&lt;/item&gt;&lt;item&gt;3421&lt;/item&gt;&lt;item&gt;3602&lt;/item&gt;&lt;item&gt;3806&lt;/item&gt;&lt;item&gt;4444&lt;/item&gt;&lt;item&gt;4952&lt;/item&gt;&lt;item&gt;5001&lt;/item&gt;&lt;item&gt;5234&lt;/item&gt;&lt;item&gt;5522&lt;/item&gt;&lt;item&gt;5536&lt;/item&gt;&lt;item&gt;5537&lt;/item&gt;&lt;item&gt;5539&lt;/item&gt;&lt;item&gt;5564&lt;/item&gt;&lt;item&gt;5578&lt;/item&gt;&lt;item&gt;5579&lt;/item&gt;&lt;item&gt;5581&lt;/item&gt;&lt;item&gt;5583&lt;/item&gt;&lt;item&gt;5621&lt;/item&gt;&lt;item&gt;5622&lt;/item&gt;&lt;item&gt;5624&lt;/item&gt;&lt;item&gt;5625&lt;/item&gt;&lt;/record-ids&gt;&lt;/item&gt;&lt;/Libraries&gt;"/>
  </w:docVars>
  <w:rsids>
    <w:rsidRoot w:val="00B27C30"/>
    <w:rsid w:val="000352AB"/>
    <w:rsid w:val="00052C62"/>
    <w:rsid w:val="00064E18"/>
    <w:rsid w:val="00064F67"/>
    <w:rsid w:val="000804D0"/>
    <w:rsid w:val="00081721"/>
    <w:rsid w:val="00096670"/>
    <w:rsid w:val="000A2083"/>
    <w:rsid w:val="000B24EC"/>
    <w:rsid w:val="000B7923"/>
    <w:rsid w:val="000E1CEF"/>
    <w:rsid w:val="00103AA8"/>
    <w:rsid w:val="00126093"/>
    <w:rsid w:val="001458D7"/>
    <w:rsid w:val="00153290"/>
    <w:rsid w:val="0015699C"/>
    <w:rsid w:val="00161F29"/>
    <w:rsid w:val="0018411F"/>
    <w:rsid w:val="001A1039"/>
    <w:rsid w:val="001B0513"/>
    <w:rsid w:val="001B369D"/>
    <w:rsid w:val="001E168E"/>
    <w:rsid w:val="001E2A67"/>
    <w:rsid w:val="001E3F3A"/>
    <w:rsid w:val="001E479E"/>
    <w:rsid w:val="001F0325"/>
    <w:rsid w:val="001F2529"/>
    <w:rsid w:val="001F72EF"/>
    <w:rsid w:val="002141A5"/>
    <w:rsid w:val="00226F55"/>
    <w:rsid w:val="00227EE1"/>
    <w:rsid w:val="002309D3"/>
    <w:rsid w:val="002376E9"/>
    <w:rsid w:val="002379AA"/>
    <w:rsid w:val="002418BB"/>
    <w:rsid w:val="00242966"/>
    <w:rsid w:val="0025110A"/>
    <w:rsid w:val="0027495F"/>
    <w:rsid w:val="002B7F8A"/>
    <w:rsid w:val="002D7C39"/>
    <w:rsid w:val="002F3081"/>
    <w:rsid w:val="00320D33"/>
    <w:rsid w:val="003415C2"/>
    <w:rsid w:val="0035001A"/>
    <w:rsid w:val="003602FD"/>
    <w:rsid w:val="00361FBB"/>
    <w:rsid w:val="0036216B"/>
    <w:rsid w:val="003667E0"/>
    <w:rsid w:val="00370741"/>
    <w:rsid w:val="00386F0B"/>
    <w:rsid w:val="003A7A12"/>
    <w:rsid w:val="003A7C61"/>
    <w:rsid w:val="003B6215"/>
    <w:rsid w:val="004001FD"/>
    <w:rsid w:val="004073E2"/>
    <w:rsid w:val="004126B8"/>
    <w:rsid w:val="00416A43"/>
    <w:rsid w:val="00421D4F"/>
    <w:rsid w:val="004221D5"/>
    <w:rsid w:val="00424D28"/>
    <w:rsid w:val="004333A7"/>
    <w:rsid w:val="0043434F"/>
    <w:rsid w:val="00441D2A"/>
    <w:rsid w:val="0045626D"/>
    <w:rsid w:val="00475CD0"/>
    <w:rsid w:val="004B2FC2"/>
    <w:rsid w:val="004B603B"/>
    <w:rsid w:val="004C515E"/>
    <w:rsid w:val="004C5C38"/>
    <w:rsid w:val="004F2650"/>
    <w:rsid w:val="0050296D"/>
    <w:rsid w:val="005073C1"/>
    <w:rsid w:val="00507F1C"/>
    <w:rsid w:val="0051619D"/>
    <w:rsid w:val="00520A67"/>
    <w:rsid w:val="00527E66"/>
    <w:rsid w:val="005308AB"/>
    <w:rsid w:val="00550D58"/>
    <w:rsid w:val="00570A43"/>
    <w:rsid w:val="005738B0"/>
    <w:rsid w:val="0058780F"/>
    <w:rsid w:val="00587B4D"/>
    <w:rsid w:val="0059753D"/>
    <w:rsid w:val="005B0FE4"/>
    <w:rsid w:val="005B3839"/>
    <w:rsid w:val="005C1595"/>
    <w:rsid w:val="005C71E0"/>
    <w:rsid w:val="005E11AC"/>
    <w:rsid w:val="005E36EE"/>
    <w:rsid w:val="005F61B9"/>
    <w:rsid w:val="00635244"/>
    <w:rsid w:val="00642E7E"/>
    <w:rsid w:val="0066240D"/>
    <w:rsid w:val="00672729"/>
    <w:rsid w:val="00677A1F"/>
    <w:rsid w:val="00692BA6"/>
    <w:rsid w:val="006A2149"/>
    <w:rsid w:val="006B7FB6"/>
    <w:rsid w:val="006C6320"/>
    <w:rsid w:val="006D1A40"/>
    <w:rsid w:val="006D2896"/>
    <w:rsid w:val="006D7F82"/>
    <w:rsid w:val="0070728D"/>
    <w:rsid w:val="0071171B"/>
    <w:rsid w:val="00715DCD"/>
    <w:rsid w:val="007164E7"/>
    <w:rsid w:val="00723502"/>
    <w:rsid w:val="00725527"/>
    <w:rsid w:val="0075419A"/>
    <w:rsid w:val="00772123"/>
    <w:rsid w:val="0077670C"/>
    <w:rsid w:val="007803A5"/>
    <w:rsid w:val="0078072D"/>
    <w:rsid w:val="00781428"/>
    <w:rsid w:val="007B048F"/>
    <w:rsid w:val="007C79BC"/>
    <w:rsid w:val="007E5E82"/>
    <w:rsid w:val="007F0960"/>
    <w:rsid w:val="007F75CB"/>
    <w:rsid w:val="00806D51"/>
    <w:rsid w:val="00836BE2"/>
    <w:rsid w:val="0089113A"/>
    <w:rsid w:val="008934F3"/>
    <w:rsid w:val="008940D6"/>
    <w:rsid w:val="008A5AFD"/>
    <w:rsid w:val="008B5558"/>
    <w:rsid w:val="008B623A"/>
    <w:rsid w:val="008C23FC"/>
    <w:rsid w:val="008E2EE8"/>
    <w:rsid w:val="008F4E07"/>
    <w:rsid w:val="00922C7C"/>
    <w:rsid w:val="00925007"/>
    <w:rsid w:val="009256D9"/>
    <w:rsid w:val="00927361"/>
    <w:rsid w:val="0093451F"/>
    <w:rsid w:val="009443F7"/>
    <w:rsid w:val="00963296"/>
    <w:rsid w:val="00965274"/>
    <w:rsid w:val="00965F60"/>
    <w:rsid w:val="0098247E"/>
    <w:rsid w:val="009843B6"/>
    <w:rsid w:val="009A15A1"/>
    <w:rsid w:val="009B15E3"/>
    <w:rsid w:val="009C337F"/>
    <w:rsid w:val="009D4254"/>
    <w:rsid w:val="009D6F9D"/>
    <w:rsid w:val="009E4CEA"/>
    <w:rsid w:val="009E52C7"/>
    <w:rsid w:val="00A15A17"/>
    <w:rsid w:val="00A30F52"/>
    <w:rsid w:val="00A52D75"/>
    <w:rsid w:val="00A56A43"/>
    <w:rsid w:val="00A80F53"/>
    <w:rsid w:val="00A82F75"/>
    <w:rsid w:val="00A830EB"/>
    <w:rsid w:val="00AA197B"/>
    <w:rsid w:val="00AA3567"/>
    <w:rsid w:val="00AA68A3"/>
    <w:rsid w:val="00AC5616"/>
    <w:rsid w:val="00AE02B9"/>
    <w:rsid w:val="00AE13D5"/>
    <w:rsid w:val="00AE6949"/>
    <w:rsid w:val="00AF3B5C"/>
    <w:rsid w:val="00B05C5A"/>
    <w:rsid w:val="00B11FEE"/>
    <w:rsid w:val="00B23F86"/>
    <w:rsid w:val="00B27C30"/>
    <w:rsid w:val="00B441E6"/>
    <w:rsid w:val="00B500B1"/>
    <w:rsid w:val="00B62872"/>
    <w:rsid w:val="00B94D87"/>
    <w:rsid w:val="00B94D8B"/>
    <w:rsid w:val="00BA2377"/>
    <w:rsid w:val="00BA284C"/>
    <w:rsid w:val="00BB502E"/>
    <w:rsid w:val="00C155AF"/>
    <w:rsid w:val="00C314F3"/>
    <w:rsid w:val="00C376CE"/>
    <w:rsid w:val="00C40A79"/>
    <w:rsid w:val="00C43863"/>
    <w:rsid w:val="00C4686E"/>
    <w:rsid w:val="00C64B23"/>
    <w:rsid w:val="00C651FD"/>
    <w:rsid w:val="00C67493"/>
    <w:rsid w:val="00C77FB0"/>
    <w:rsid w:val="00C830CC"/>
    <w:rsid w:val="00CA3F0C"/>
    <w:rsid w:val="00CC5BC4"/>
    <w:rsid w:val="00CD17DA"/>
    <w:rsid w:val="00CD6CB9"/>
    <w:rsid w:val="00CE033A"/>
    <w:rsid w:val="00D07826"/>
    <w:rsid w:val="00D14503"/>
    <w:rsid w:val="00D4659E"/>
    <w:rsid w:val="00D526CC"/>
    <w:rsid w:val="00D55205"/>
    <w:rsid w:val="00D76BEE"/>
    <w:rsid w:val="00D85AA2"/>
    <w:rsid w:val="00D96CEC"/>
    <w:rsid w:val="00DA1B2D"/>
    <w:rsid w:val="00DC1A23"/>
    <w:rsid w:val="00DC7ECF"/>
    <w:rsid w:val="00E051BA"/>
    <w:rsid w:val="00E30EA7"/>
    <w:rsid w:val="00E3319B"/>
    <w:rsid w:val="00E42E08"/>
    <w:rsid w:val="00E71B90"/>
    <w:rsid w:val="00E845DF"/>
    <w:rsid w:val="00EB1077"/>
    <w:rsid w:val="00ED3422"/>
    <w:rsid w:val="00EE573D"/>
    <w:rsid w:val="00EF6923"/>
    <w:rsid w:val="00F130D7"/>
    <w:rsid w:val="00F7418B"/>
    <w:rsid w:val="00F753DA"/>
    <w:rsid w:val="00FA1D9F"/>
    <w:rsid w:val="00FE1F00"/>
    <w:rsid w:val="00FE4A9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F60"/>
  </w:style>
  <w:style w:type="paragraph" w:styleId="Heading1">
    <w:name w:val="heading 1"/>
    <w:basedOn w:val="Normal"/>
    <w:next w:val="Normal"/>
    <w:link w:val="Heading1Char"/>
    <w:uiPriority w:val="9"/>
    <w:qFormat/>
    <w:rsid w:val="00C40A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256D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5AFD"/>
    <w:rPr>
      <w:color w:val="0000FF" w:themeColor="hyperlink"/>
      <w:u w:val="single"/>
    </w:rPr>
  </w:style>
  <w:style w:type="character" w:customStyle="1" w:styleId="Heading2Char">
    <w:name w:val="Heading 2 Char"/>
    <w:basedOn w:val="DefaultParagraphFont"/>
    <w:link w:val="Heading2"/>
    <w:uiPriority w:val="9"/>
    <w:rsid w:val="009256D9"/>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70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0741"/>
    <w:rPr>
      <w:rFonts w:ascii="Tahoma" w:hAnsi="Tahoma" w:cs="Tahoma"/>
      <w:sz w:val="16"/>
      <w:szCs w:val="16"/>
    </w:rPr>
  </w:style>
  <w:style w:type="table" w:styleId="TableGrid">
    <w:name w:val="Table Grid"/>
    <w:basedOn w:val="TableNormal"/>
    <w:uiPriority w:val="59"/>
    <w:rsid w:val="003707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64F67"/>
    <w:rPr>
      <w:sz w:val="16"/>
      <w:szCs w:val="16"/>
    </w:rPr>
  </w:style>
  <w:style w:type="paragraph" w:styleId="CommentText">
    <w:name w:val="annotation text"/>
    <w:basedOn w:val="Normal"/>
    <w:link w:val="CommentTextChar"/>
    <w:uiPriority w:val="99"/>
    <w:semiHidden/>
    <w:unhideWhenUsed/>
    <w:rsid w:val="00064F67"/>
    <w:pPr>
      <w:spacing w:line="240" w:lineRule="auto"/>
    </w:pPr>
    <w:rPr>
      <w:sz w:val="20"/>
      <w:szCs w:val="20"/>
    </w:rPr>
  </w:style>
  <w:style w:type="character" w:customStyle="1" w:styleId="CommentTextChar">
    <w:name w:val="Comment Text Char"/>
    <w:basedOn w:val="DefaultParagraphFont"/>
    <w:link w:val="CommentText"/>
    <w:uiPriority w:val="99"/>
    <w:semiHidden/>
    <w:rsid w:val="00064F67"/>
    <w:rPr>
      <w:sz w:val="20"/>
      <w:szCs w:val="20"/>
    </w:rPr>
  </w:style>
  <w:style w:type="paragraph" w:styleId="CommentSubject">
    <w:name w:val="annotation subject"/>
    <w:basedOn w:val="CommentText"/>
    <w:next w:val="CommentText"/>
    <w:link w:val="CommentSubjectChar"/>
    <w:uiPriority w:val="99"/>
    <w:semiHidden/>
    <w:unhideWhenUsed/>
    <w:rsid w:val="00064F67"/>
    <w:rPr>
      <w:b/>
      <w:bCs/>
    </w:rPr>
  </w:style>
  <w:style w:type="character" w:customStyle="1" w:styleId="CommentSubjectChar">
    <w:name w:val="Comment Subject Char"/>
    <w:basedOn w:val="CommentTextChar"/>
    <w:link w:val="CommentSubject"/>
    <w:uiPriority w:val="99"/>
    <w:semiHidden/>
    <w:rsid w:val="00064F67"/>
    <w:rPr>
      <w:b/>
      <w:bCs/>
    </w:rPr>
  </w:style>
  <w:style w:type="paragraph" w:styleId="ListParagraph">
    <w:name w:val="List Paragraph"/>
    <w:basedOn w:val="Normal"/>
    <w:uiPriority w:val="34"/>
    <w:qFormat/>
    <w:rsid w:val="00C40A79"/>
    <w:pPr>
      <w:ind w:left="720"/>
      <w:contextualSpacing/>
    </w:pPr>
  </w:style>
  <w:style w:type="paragraph" w:styleId="NoSpacing">
    <w:name w:val="No Spacing"/>
    <w:uiPriority w:val="1"/>
    <w:qFormat/>
    <w:rsid w:val="00C40A79"/>
    <w:pPr>
      <w:spacing w:after="0" w:line="240" w:lineRule="auto"/>
    </w:pPr>
  </w:style>
  <w:style w:type="character" w:customStyle="1" w:styleId="Heading1Char">
    <w:name w:val="Heading 1 Char"/>
    <w:basedOn w:val="DefaultParagraphFont"/>
    <w:link w:val="Heading1"/>
    <w:uiPriority w:val="9"/>
    <w:rsid w:val="00C40A79"/>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semiHidden/>
    <w:unhideWhenUsed/>
    <w:rsid w:val="008E2EE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EE8"/>
  </w:style>
  <w:style w:type="paragraph" w:styleId="Footer">
    <w:name w:val="footer"/>
    <w:basedOn w:val="Normal"/>
    <w:link w:val="FooterChar"/>
    <w:uiPriority w:val="99"/>
    <w:unhideWhenUsed/>
    <w:rsid w:val="008E2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2EE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71.bin"/><Relationship Id="rId21" Type="http://schemas.openxmlformats.org/officeDocument/2006/relationships/image" Target="media/image8.wmf"/><Relationship Id="rId42" Type="http://schemas.openxmlformats.org/officeDocument/2006/relationships/image" Target="media/image18.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1.wmf"/><Relationship Id="rId84" Type="http://schemas.openxmlformats.org/officeDocument/2006/relationships/oleObject" Target="embeddings/oleObject42.bin"/><Relationship Id="rId89" Type="http://schemas.openxmlformats.org/officeDocument/2006/relationships/oleObject" Target="embeddings/oleObject46.bin"/><Relationship Id="rId112" Type="http://schemas.openxmlformats.org/officeDocument/2006/relationships/oleObject" Target="embeddings/oleObject66.bin"/><Relationship Id="rId16" Type="http://schemas.openxmlformats.org/officeDocument/2006/relationships/oleObject" Target="embeddings/oleObject5.bin"/><Relationship Id="rId107" Type="http://schemas.openxmlformats.org/officeDocument/2006/relationships/oleObject" Target="embeddings/oleObject61.bin"/><Relationship Id="rId11" Type="http://schemas.openxmlformats.org/officeDocument/2006/relationships/image" Target="media/image3.wmf"/><Relationship Id="rId32" Type="http://schemas.openxmlformats.org/officeDocument/2006/relationships/image" Target="media/image13.e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6.wmf"/><Relationship Id="rId74" Type="http://schemas.openxmlformats.org/officeDocument/2006/relationships/image" Target="media/image33.wmf"/><Relationship Id="rId79" Type="http://schemas.openxmlformats.org/officeDocument/2006/relationships/oleObject" Target="embeddings/oleObject38.bin"/><Relationship Id="rId102" Type="http://schemas.openxmlformats.org/officeDocument/2006/relationships/oleObject" Target="embeddings/oleObject56.bin"/><Relationship Id="rId123" Type="http://schemas.openxmlformats.org/officeDocument/2006/relationships/image" Target="media/image45.png"/><Relationship Id="rId128"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image" Target="media/image38.wmf"/><Relationship Id="rId95" Type="http://schemas.openxmlformats.org/officeDocument/2006/relationships/oleObject" Target="embeddings/oleObject50.bin"/><Relationship Id="rId19" Type="http://schemas.openxmlformats.org/officeDocument/2006/relationships/image" Target="media/image7.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12.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1.e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2.bin"/><Relationship Id="rId77" Type="http://schemas.openxmlformats.org/officeDocument/2006/relationships/oleObject" Target="embeddings/oleObject37.bin"/><Relationship Id="rId100" Type="http://schemas.openxmlformats.org/officeDocument/2006/relationships/oleObject" Target="embeddings/oleObject54.bin"/><Relationship Id="rId105" Type="http://schemas.openxmlformats.org/officeDocument/2006/relationships/oleObject" Target="embeddings/oleObject59.bin"/><Relationship Id="rId113" Type="http://schemas.openxmlformats.org/officeDocument/2006/relationships/oleObject" Target="embeddings/oleObject67.bin"/><Relationship Id="rId118" Type="http://schemas.openxmlformats.org/officeDocument/2006/relationships/oleObject" Target="embeddings/oleObject72.bin"/><Relationship Id="rId126" Type="http://schemas.openxmlformats.org/officeDocument/2006/relationships/image" Target="media/image48.png"/><Relationship Id="rId8" Type="http://schemas.openxmlformats.org/officeDocument/2006/relationships/oleObject" Target="embeddings/oleObject1.bin"/><Relationship Id="rId51" Type="http://schemas.openxmlformats.org/officeDocument/2006/relationships/oleObject" Target="embeddings/oleObject23.bin"/><Relationship Id="rId72" Type="http://schemas.openxmlformats.org/officeDocument/2006/relationships/oleObject" Target="embeddings/oleObject34.bin"/><Relationship Id="rId80" Type="http://schemas.openxmlformats.org/officeDocument/2006/relationships/image" Target="media/image36.wmf"/><Relationship Id="rId85" Type="http://schemas.openxmlformats.org/officeDocument/2006/relationships/oleObject" Target="embeddings/oleObject43.bin"/><Relationship Id="rId93" Type="http://schemas.openxmlformats.org/officeDocument/2006/relationships/oleObject" Target="embeddings/oleObject49.bin"/><Relationship Id="rId98" Type="http://schemas.openxmlformats.org/officeDocument/2006/relationships/oleObject" Target="embeddings/oleObject52.bin"/><Relationship Id="rId12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7.bin"/><Relationship Id="rId67" Type="http://schemas.openxmlformats.org/officeDocument/2006/relationships/oleObject" Target="embeddings/oleObject31.bin"/><Relationship Id="rId103" Type="http://schemas.openxmlformats.org/officeDocument/2006/relationships/oleObject" Target="embeddings/oleObject57.bin"/><Relationship Id="rId108" Type="http://schemas.openxmlformats.org/officeDocument/2006/relationships/oleObject" Target="embeddings/oleObject62.bin"/><Relationship Id="rId116" Type="http://schemas.openxmlformats.org/officeDocument/2006/relationships/oleObject" Target="embeddings/oleObject70.bin"/><Relationship Id="rId124" Type="http://schemas.openxmlformats.org/officeDocument/2006/relationships/image" Target="media/image46.png"/><Relationship Id="rId129"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oleObject" Target="embeddings/oleObject18.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6.bin"/><Relationship Id="rId83" Type="http://schemas.openxmlformats.org/officeDocument/2006/relationships/oleObject" Target="embeddings/oleObject41.bin"/><Relationship Id="rId88" Type="http://schemas.openxmlformats.org/officeDocument/2006/relationships/image" Target="media/image37.wmf"/><Relationship Id="rId91" Type="http://schemas.openxmlformats.org/officeDocument/2006/relationships/oleObject" Target="embeddings/oleObject47.bin"/><Relationship Id="rId96" Type="http://schemas.openxmlformats.org/officeDocument/2006/relationships/image" Target="media/image40.wmf"/><Relationship Id="rId111" Type="http://schemas.openxmlformats.org/officeDocument/2006/relationships/oleObject" Target="embeddings/oleObject65.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2.bin"/><Relationship Id="rId57" Type="http://schemas.openxmlformats.org/officeDocument/2006/relationships/oleObject" Target="embeddings/oleObject26.bin"/><Relationship Id="rId106" Type="http://schemas.openxmlformats.org/officeDocument/2006/relationships/oleObject" Target="embeddings/oleObject60.bin"/><Relationship Id="rId114" Type="http://schemas.openxmlformats.org/officeDocument/2006/relationships/oleObject" Target="embeddings/oleObject68.bin"/><Relationship Id="rId119" Type="http://schemas.openxmlformats.org/officeDocument/2006/relationships/image" Target="media/image41.png"/><Relationship Id="rId127" Type="http://schemas.openxmlformats.org/officeDocument/2006/relationships/image" Target="media/image49.png"/><Relationship Id="rId10" Type="http://schemas.openxmlformats.org/officeDocument/2006/relationships/oleObject" Target="embeddings/oleObject2.bin"/><Relationship Id="rId31" Type="http://schemas.openxmlformats.org/officeDocument/2006/relationships/oleObject" Target="embeddings/oleObject13.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30.bin"/><Relationship Id="rId73" Type="http://schemas.openxmlformats.org/officeDocument/2006/relationships/oleObject" Target="embeddings/oleObject35.bin"/><Relationship Id="rId78" Type="http://schemas.openxmlformats.org/officeDocument/2006/relationships/image" Target="media/image35.wmf"/><Relationship Id="rId81" Type="http://schemas.openxmlformats.org/officeDocument/2006/relationships/oleObject" Target="embeddings/oleObject39.bin"/><Relationship Id="rId86" Type="http://schemas.openxmlformats.org/officeDocument/2006/relationships/oleObject" Target="embeddings/oleObject44.bin"/><Relationship Id="rId94" Type="http://schemas.openxmlformats.org/officeDocument/2006/relationships/image" Target="media/image39.wmf"/><Relationship Id="rId99" Type="http://schemas.openxmlformats.org/officeDocument/2006/relationships/oleObject" Target="embeddings/oleObject53.bin"/><Relationship Id="rId101" Type="http://schemas.openxmlformats.org/officeDocument/2006/relationships/oleObject" Target="embeddings/oleObject55.bin"/><Relationship Id="rId122" Type="http://schemas.openxmlformats.org/officeDocument/2006/relationships/image" Target="media/image44.png"/><Relationship Id="rId13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oleObject" Target="embeddings/oleObject17.bin"/><Relationship Id="rId109" Type="http://schemas.openxmlformats.org/officeDocument/2006/relationships/oleObject" Target="embeddings/oleObject63.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oleObject" Target="embeddings/oleObject51.bin"/><Relationship Id="rId104" Type="http://schemas.openxmlformats.org/officeDocument/2006/relationships/oleObject" Target="embeddings/oleObject58.bin"/><Relationship Id="rId120" Type="http://schemas.openxmlformats.org/officeDocument/2006/relationships/image" Target="media/image42.png"/><Relationship Id="rId125" Type="http://schemas.openxmlformats.org/officeDocument/2006/relationships/image" Target="media/image47.png"/><Relationship Id="rId7" Type="http://schemas.openxmlformats.org/officeDocument/2006/relationships/image" Target="media/image1.wmf"/><Relationship Id="rId71" Type="http://schemas.openxmlformats.org/officeDocument/2006/relationships/oleObject" Target="embeddings/oleObject33.bin"/><Relationship Id="rId92" Type="http://schemas.openxmlformats.org/officeDocument/2006/relationships/oleObject" Target="embeddings/oleObject48.bin"/><Relationship Id="rId2" Type="http://schemas.openxmlformats.org/officeDocument/2006/relationships/styles" Target="styles.xml"/><Relationship Id="rId29" Type="http://schemas.openxmlformats.org/officeDocument/2006/relationships/oleObject" Target="embeddings/oleObject12.bin"/><Relationship Id="rId24" Type="http://schemas.openxmlformats.org/officeDocument/2006/relationships/oleObject" Target="embeddings/oleObject9.bin"/><Relationship Id="rId40" Type="http://schemas.openxmlformats.org/officeDocument/2006/relationships/image" Target="media/image17.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oleObject" Target="embeddings/oleObject45.bin"/><Relationship Id="rId110" Type="http://schemas.openxmlformats.org/officeDocument/2006/relationships/oleObject" Target="embeddings/oleObject64.bin"/><Relationship Id="rId115" Type="http://schemas.openxmlformats.org/officeDocument/2006/relationships/oleObject" Target="embeddings/oleObject69.bin"/><Relationship Id="rId61" Type="http://schemas.openxmlformats.org/officeDocument/2006/relationships/oleObject" Target="embeddings/oleObject28.bin"/><Relationship Id="rId82" Type="http://schemas.openxmlformats.org/officeDocument/2006/relationships/oleObject" Target="embeddings/oleObject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51</TotalTime>
  <Pages>24</Pages>
  <Words>6820</Words>
  <Characters>3888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56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udbridge</dc:creator>
  <cp:lastModifiedBy>Frank Dudbridge</cp:lastModifiedBy>
  <cp:revision>56</cp:revision>
  <dcterms:created xsi:type="dcterms:W3CDTF">2016-03-21T17:03:00Z</dcterms:created>
  <dcterms:modified xsi:type="dcterms:W3CDTF">2016-04-25T09:34:00Z</dcterms:modified>
</cp:coreProperties>
</file>